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7635A" w:rsidRDefault="00A171DB">
      <w:pPr>
        <w:adjustRightInd w:val="0"/>
        <w:snapToGrid w:val="0"/>
        <w:spacing w:beforeLines="100" w:before="312"/>
        <w:rPr>
          <w:rStyle w:val="ac"/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 w:hint="eastAsia"/>
          <w:b/>
          <w:bCs/>
          <w:color w:val="000000" w:themeColor="text1"/>
        </w:rPr>
        <w:t xml:space="preserve">Therapeutic Brief                                              </w:t>
      </w:r>
      <w:hyperlink r:id="rId8" w:history="1">
        <w:r>
          <w:rPr>
            <w:rStyle w:val="ac"/>
            <w:rFonts w:ascii="Times New Roman" w:hAnsi="Times New Roman" w:cs="Times New Roman" w:hint="eastAsia"/>
            <w:color w:val="000000" w:themeColor="text1"/>
          </w:rPr>
          <w:t>Creative Commons 4.0</w:t>
        </w:r>
      </w:hyperlink>
    </w:p>
    <w:p w:rsidR="0047635A" w:rsidRDefault="0047635A">
      <w:pPr>
        <w:adjustRightInd w:val="0"/>
        <w:snapToGrid w:val="0"/>
        <w:spacing w:beforeLines="100" w:before="312"/>
        <w:rPr>
          <w:rStyle w:val="ac"/>
          <w:rFonts w:ascii="Times New Roman" w:hAnsi="Times New Roman" w:cs="Times New Roman"/>
          <w:color w:val="000000" w:themeColor="text1"/>
        </w:rPr>
      </w:pPr>
    </w:p>
    <w:p w:rsidR="0047635A" w:rsidRDefault="00A171DB">
      <w:pPr>
        <w:adjustRightInd w:val="0"/>
        <w:snapToGrid w:val="0"/>
        <w:rPr>
          <w:rFonts w:ascii="Times New Roman" w:hAnsi="Times New Roman" w:cs="Times New Roman"/>
          <w:b/>
          <w:color w:val="000000" w:themeColor="text1"/>
          <w:sz w:val="30"/>
          <w:szCs w:val="30"/>
        </w:rPr>
      </w:pPr>
      <w:r>
        <w:rPr>
          <w:rFonts w:ascii="Times New Roman" w:hAnsi="Times New Roman" w:cs="Times New Roman"/>
          <w:b/>
          <w:color w:val="000000" w:themeColor="text1"/>
          <w:sz w:val="30"/>
          <w:szCs w:val="30"/>
        </w:rPr>
        <w:t xml:space="preserve">Molecular hydrogen may activate the transcription factor Nrf2 to alleviate oxidative stress through the </w:t>
      </w:r>
      <w:r>
        <w:rPr>
          <w:rFonts w:ascii="Times New Roman" w:hAnsi="Times New Roman" w:cs="Times New Roman"/>
          <w:b/>
          <w:color w:val="000000" w:themeColor="text1"/>
          <w:sz w:val="30"/>
          <w:szCs w:val="30"/>
        </w:rPr>
        <w:t xml:space="preserve">hydrogen-targeted </w:t>
      </w:r>
      <w:proofErr w:type="spellStart"/>
      <w:r>
        <w:rPr>
          <w:rFonts w:ascii="Times New Roman" w:hAnsi="Times New Roman" w:cs="Times New Roman"/>
          <w:b/>
          <w:color w:val="000000" w:themeColor="text1"/>
          <w:sz w:val="30"/>
          <w:szCs w:val="30"/>
        </w:rPr>
        <w:t>porphyrin</w:t>
      </w:r>
      <w:proofErr w:type="spellEnd"/>
    </w:p>
    <w:p w:rsidR="0047635A" w:rsidRDefault="00A171DB">
      <w:pPr>
        <w:adjustRightInd w:val="0"/>
        <w:snapToGrid w:val="0"/>
        <w:spacing w:beforeLines="50" w:before="156"/>
        <w:rPr>
          <w:rFonts w:ascii="Times New Roman" w:eastAsia="宋体" w:hAnsi="Times New Roman" w:cs="Times New Roman"/>
          <w:b/>
          <w:bCs/>
          <w:color w:val="000000" w:themeColor="text1"/>
          <w:kern w:val="0"/>
          <w:sz w:val="20"/>
          <w:szCs w:val="20"/>
          <w:vertAlign w:val="superscript"/>
        </w:rPr>
      </w:pPr>
      <w:r>
        <w:rPr>
          <w:rFonts w:ascii="Times New Roman" w:eastAsia="宋体" w:hAnsi="Times New Roman" w:cs="Times New Roman"/>
          <w:b/>
          <w:bCs/>
          <w:color w:val="000000" w:themeColor="text1"/>
          <w:kern w:val="0"/>
          <w:sz w:val="20"/>
          <w:szCs w:val="20"/>
        </w:rPr>
        <w:t xml:space="preserve">Shigeo </w:t>
      </w:r>
      <w:proofErr w:type="spellStart"/>
      <w:r>
        <w:rPr>
          <w:rFonts w:ascii="Times New Roman" w:eastAsia="宋体" w:hAnsi="Times New Roman" w:cs="Times New Roman"/>
          <w:b/>
          <w:bCs/>
          <w:color w:val="000000" w:themeColor="text1"/>
          <w:kern w:val="0"/>
          <w:sz w:val="20"/>
          <w:szCs w:val="20"/>
        </w:rPr>
        <w:t>Ohta</w:t>
      </w:r>
      <w:r>
        <w:rPr>
          <w:rFonts w:ascii="Times New Roman" w:eastAsia="宋体" w:hAnsi="Times New Roman" w:cs="Times New Roman" w:hint="eastAsia"/>
          <w:b/>
          <w:bCs/>
          <w:color w:val="000000" w:themeColor="text1"/>
          <w:kern w:val="0"/>
          <w:sz w:val="20"/>
          <w:szCs w:val="20"/>
          <w:vertAlign w:val="superscript"/>
        </w:rPr>
        <w:t>a</w:t>
      </w:r>
      <w:proofErr w:type="gramStart"/>
      <w:r>
        <w:rPr>
          <w:rFonts w:ascii="Times New Roman" w:eastAsia="宋体" w:hAnsi="Times New Roman" w:cs="Times New Roman"/>
          <w:b/>
          <w:bCs/>
          <w:color w:val="000000" w:themeColor="text1"/>
          <w:kern w:val="0"/>
          <w:sz w:val="20"/>
          <w:szCs w:val="20"/>
          <w:vertAlign w:val="superscript"/>
        </w:rPr>
        <w:t>,b</w:t>
      </w:r>
      <w:proofErr w:type="spellEnd"/>
      <w:proofErr w:type="gramEnd"/>
      <w:r>
        <w:rPr>
          <w:rFonts w:ascii="Times New Roman" w:eastAsia="宋体" w:hAnsi="Times New Roman" w:cs="Times New Roman" w:hint="eastAsia"/>
          <w:b/>
          <w:bCs/>
          <w:color w:val="000000" w:themeColor="text1"/>
          <w:kern w:val="0"/>
          <w:sz w:val="20"/>
          <w:szCs w:val="20"/>
          <w:vertAlign w:val="superscript"/>
        </w:rPr>
        <w:t>*</w:t>
      </w:r>
    </w:p>
    <w:p w:rsidR="0047635A" w:rsidRDefault="00A171DB">
      <w:pPr>
        <w:adjustRightInd w:val="0"/>
        <w:snapToGrid w:val="0"/>
        <w:spacing w:beforeLines="50" w:before="156"/>
        <w:rPr>
          <w:rFonts w:ascii="Times New Roman" w:eastAsia="Times New Roman" w:hAnsi="Times New Roman" w:cs="Times New Roman"/>
          <w:i/>
          <w:iCs/>
          <w:color w:val="000000" w:themeColor="text1"/>
          <w:sz w:val="18"/>
          <w:szCs w:val="18"/>
        </w:rPr>
      </w:pPr>
      <w:proofErr w:type="gramStart"/>
      <w:r>
        <w:rPr>
          <w:rFonts w:ascii="Times New Roman" w:eastAsia="宋体" w:hAnsi="Times New Roman" w:cs="Times New Roman" w:hint="eastAsia"/>
          <w:i/>
          <w:color w:val="000000" w:themeColor="text1"/>
          <w:sz w:val="18"/>
          <w:szCs w:val="18"/>
          <w:vertAlign w:val="superscript"/>
        </w:rPr>
        <w:t>a</w:t>
      </w:r>
      <w:proofErr w:type="gramEnd"/>
      <w:r>
        <w:rPr>
          <w:rFonts w:ascii="Times New Roman" w:eastAsia="宋体" w:hAnsi="Times New Roman" w:cs="Times New Roman" w:hint="eastAsia"/>
          <w:i/>
          <w:color w:val="000000" w:themeColor="text1"/>
          <w:sz w:val="18"/>
          <w:szCs w:val="18"/>
          <w:vertAlign w:val="superscript"/>
        </w:rPr>
        <w:t xml:space="preserve"> </w:t>
      </w:r>
      <w:r>
        <w:rPr>
          <w:rFonts w:ascii="Times New Roman" w:hAnsi="Times New Roman" w:cs="Times New Roman"/>
          <w:bCs/>
          <w:i/>
          <w:color w:val="000000" w:themeColor="text1"/>
          <w:sz w:val="18"/>
          <w:szCs w:val="18"/>
        </w:rPr>
        <w:t xml:space="preserve">Department of Neurology Medicine, </w:t>
      </w:r>
      <w:proofErr w:type="spellStart"/>
      <w:r>
        <w:rPr>
          <w:rFonts w:ascii="Times New Roman" w:hAnsi="Times New Roman" w:cs="Times New Roman"/>
          <w:bCs/>
          <w:i/>
          <w:color w:val="000000" w:themeColor="text1"/>
          <w:sz w:val="18"/>
          <w:szCs w:val="18"/>
        </w:rPr>
        <w:t>Juntendo</w:t>
      </w:r>
      <w:proofErr w:type="spellEnd"/>
      <w:r>
        <w:rPr>
          <w:rFonts w:ascii="Times New Roman" w:hAnsi="Times New Roman" w:cs="Times New Roman"/>
          <w:bCs/>
          <w:i/>
          <w:color w:val="000000" w:themeColor="text1"/>
          <w:sz w:val="18"/>
          <w:szCs w:val="18"/>
        </w:rPr>
        <w:t xml:space="preserve"> University, Graduate School of Medicine, Tokyo, 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</w:rPr>
        <w:t>113-8421,</w:t>
      </w:r>
      <w:r>
        <w:rPr>
          <w:rFonts w:ascii="Times New Roman" w:hAnsi="Times New Roman" w:cs="Times New Roman"/>
          <w:bCs/>
          <w:i/>
          <w:color w:val="000000" w:themeColor="text1"/>
          <w:sz w:val="18"/>
          <w:szCs w:val="18"/>
        </w:rPr>
        <w:t xml:space="preserve"> Japan</w:t>
      </w:r>
      <w:r>
        <w:rPr>
          <w:rFonts w:ascii="Times New Roman" w:hAnsi="Times New Roman" w:cs="Times New Roman" w:hint="eastAsia"/>
          <w:bCs/>
          <w:i/>
          <w:color w:val="000000" w:themeColor="text1"/>
          <w:sz w:val="18"/>
          <w:szCs w:val="18"/>
        </w:rPr>
        <w:t>.</w:t>
      </w:r>
      <w:r>
        <w:rPr>
          <w:rFonts w:ascii="Times New Roman" w:hAnsi="Times New Roman" w:cs="Times New Roman"/>
          <w:bCs/>
          <w:i/>
          <w:color w:val="000000" w:themeColor="text1"/>
        </w:rPr>
        <w:t xml:space="preserve"> </w:t>
      </w:r>
    </w:p>
    <w:p w:rsidR="0047635A" w:rsidRDefault="00A171DB">
      <w:pPr>
        <w:adjustRightInd w:val="0"/>
        <w:snapToGrid w:val="0"/>
        <w:rPr>
          <w:rFonts w:ascii="Times New Roman" w:eastAsia="Times New Roman" w:hAnsi="Times New Roman" w:cs="Times New Roman"/>
          <w:iCs/>
          <w:color w:val="000000" w:themeColor="text1"/>
          <w:sz w:val="18"/>
          <w:szCs w:val="18"/>
        </w:rPr>
      </w:pPr>
      <w:proofErr w:type="gramStart"/>
      <w:r>
        <w:rPr>
          <w:rFonts w:ascii="Times New Roman" w:eastAsia="宋体" w:hAnsi="Times New Roman" w:cs="Times New Roman" w:hint="eastAsia"/>
          <w:i/>
          <w:color w:val="000000" w:themeColor="text1"/>
          <w:sz w:val="18"/>
          <w:szCs w:val="18"/>
          <w:vertAlign w:val="superscript"/>
        </w:rPr>
        <w:t>b</w:t>
      </w:r>
      <w:proofErr w:type="gramEnd"/>
      <w:r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</w:rPr>
        <w:t xml:space="preserve">Department of Cell Biology, </w:t>
      </w:r>
      <w:r>
        <w:rPr>
          <w:rFonts w:ascii="Times New Roman" w:hAnsi="Times New Roman" w:cs="Times New Roman"/>
          <w:bCs/>
          <w:i/>
          <w:color w:val="000000" w:themeColor="text1"/>
          <w:sz w:val="18"/>
          <w:szCs w:val="18"/>
        </w:rPr>
        <w:t>Graduate School of Medicine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</w:rPr>
        <w:t>, Nippon Medical University, Tokyo, 113-8602</w:t>
      </w:r>
      <w:r>
        <w:rPr>
          <w:rFonts w:ascii="Times New Roman" w:hAnsi="Times New Roman" w:cs="Times New Roman"/>
          <w:i/>
          <w:color w:val="000000" w:themeColor="text1"/>
          <w:sz w:val="18"/>
          <w:szCs w:val="18"/>
        </w:rPr>
        <w:t xml:space="preserve"> Japan</w:t>
      </w:r>
      <w:r>
        <w:rPr>
          <w:rFonts w:ascii="Times New Roman" w:hAnsi="Times New Roman" w:cs="Times New Roman" w:hint="eastAsia"/>
          <w:i/>
          <w:color w:val="000000" w:themeColor="text1"/>
          <w:sz w:val="18"/>
          <w:szCs w:val="18"/>
        </w:rPr>
        <w:t>.</w:t>
      </w:r>
      <w:r>
        <w:rPr>
          <w:rFonts w:ascii="Times New Roman" w:eastAsia="宋体" w:hAnsi="Times New Roman" w:cs="Times New Roman"/>
          <w:i/>
          <w:color w:val="000000" w:themeColor="text1"/>
          <w:sz w:val="18"/>
          <w:szCs w:val="18"/>
        </w:rPr>
        <w:t xml:space="preserve"> </w:t>
      </w:r>
    </w:p>
    <w:p w:rsidR="00E242B2" w:rsidRDefault="00A171DB">
      <w:pPr>
        <w:adjustRightInd w:val="0"/>
        <w:snapToGrid w:val="0"/>
        <w:spacing w:beforeLines="50" w:before="156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b/>
          <w:bCs/>
          <w:iCs/>
          <w:color w:val="000000" w:themeColor="text1"/>
          <w:sz w:val="18"/>
          <w:szCs w:val="18"/>
        </w:rPr>
        <w:t>Correspond</w:t>
      </w:r>
      <w:r>
        <w:rPr>
          <w:rFonts w:ascii="Times New Roman" w:eastAsia="宋体" w:hAnsi="Times New Roman" w:cs="Times New Roman" w:hint="eastAsia"/>
          <w:b/>
          <w:bCs/>
          <w:iCs/>
          <w:color w:val="000000" w:themeColor="text1"/>
          <w:sz w:val="18"/>
          <w:szCs w:val="18"/>
        </w:rPr>
        <w:t>ing author</w:t>
      </w:r>
      <w:r>
        <w:rPr>
          <w:rFonts w:ascii="Times New Roman" w:eastAsia="Times New Roman" w:hAnsi="Times New Roman" w:cs="Times New Roman"/>
          <w:b/>
          <w:bCs/>
          <w:iCs/>
          <w:color w:val="000000" w:themeColor="text1"/>
          <w:sz w:val="18"/>
          <w:szCs w:val="18"/>
        </w:rPr>
        <w:t>:</w:t>
      </w:r>
      <w:r>
        <w:rPr>
          <w:rFonts w:ascii="Times New Roman" w:eastAsia="Times New Roman" w:hAnsi="Times New Roman" w:cs="Times New Roman"/>
          <w:iCs/>
          <w:color w:val="000000" w:themeColor="text1"/>
          <w:sz w:val="18"/>
          <w:szCs w:val="18"/>
        </w:rPr>
        <w:t xml:space="preserve"> Prof</w:t>
      </w:r>
      <w:proofErr w:type="gramStart"/>
      <w:r>
        <w:rPr>
          <w:rFonts w:ascii="Times New Roman" w:eastAsia="Times New Roman" w:hAnsi="Times New Roman" w:cs="Times New Roman"/>
          <w:iCs/>
          <w:color w:val="000000" w:themeColor="text1"/>
          <w:sz w:val="18"/>
          <w:szCs w:val="18"/>
        </w:rPr>
        <w:t>./</w:t>
      </w:r>
      <w:proofErr w:type="gramEnd"/>
      <w:r>
        <w:rPr>
          <w:rFonts w:ascii="Times New Roman" w:eastAsia="Times New Roman" w:hAnsi="Times New Roman" w:cs="Times New Roman"/>
          <w:iCs/>
          <w:color w:val="000000" w:themeColor="text1"/>
          <w:sz w:val="18"/>
          <w:szCs w:val="18"/>
        </w:rPr>
        <w:t xml:space="preserve">Dr. Shigeo </w:t>
      </w:r>
      <w:proofErr w:type="spellStart"/>
      <w:r>
        <w:rPr>
          <w:rFonts w:ascii="Times New Roman" w:eastAsia="Times New Roman" w:hAnsi="Times New Roman" w:cs="Times New Roman"/>
          <w:iCs/>
          <w:color w:val="000000" w:themeColor="text1"/>
          <w:sz w:val="18"/>
          <w:szCs w:val="18"/>
        </w:rPr>
        <w:t>Ohta</w:t>
      </w:r>
      <w:proofErr w:type="spellEnd"/>
      <w:r>
        <w:rPr>
          <w:rFonts w:ascii="Times New Roman" w:eastAsia="Times New Roman" w:hAnsi="Times New Roman" w:cs="Times New Roman"/>
          <w:iCs/>
          <w:color w:val="000000" w:themeColor="text1"/>
          <w:sz w:val="18"/>
          <w:szCs w:val="18"/>
        </w:rPr>
        <w:t xml:space="preserve">, </w:t>
      </w:r>
      <w:r>
        <w:rPr>
          <w:rFonts w:ascii="Times New Roman" w:hAnsi="Times New Roman" w:cs="Times New Roman"/>
          <w:sz w:val="18"/>
          <w:szCs w:val="18"/>
        </w:rPr>
        <w:t xml:space="preserve">Department of Neurology Medicine, </w:t>
      </w:r>
      <w:proofErr w:type="spellStart"/>
      <w:r>
        <w:rPr>
          <w:rFonts w:ascii="Times New Roman" w:hAnsi="Times New Roman" w:cs="Times New Roman"/>
          <w:sz w:val="18"/>
          <w:szCs w:val="18"/>
        </w:rPr>
        <w:t>Juntendo</w:t>
      </w:r>
      <w:proofErr w:type="spellEnd"/>
      <w:r>
        <w:rPr>
          <w:rFonts w:ascii="Times New Roman" w:hAnsi="Times New Roman" w:cs="Times New Roman"/>
          <w:sz w:val="18"/>
          <w:szCs w:val="18"/>
        </w:rPr>
        <w:t xml:space="preserve"> University Graduate School of Medicine, 2-1-1 </w:t>
      </w:r>
      <w:proofErr w:type="spellStart"/>
      <w:r>
        <w:rPr>
          <w:rFonts w:ascii="Times New Roman" w:hAnsi="Times New Roman" w:cs="Times New Roman"/>
          <w:sz w:val="18"/>
          <w:szCs w:val="18"/>
        </w:rPr>
        <w:t>Hongo</w:t>
      </w:r>
      <w:proofErr w:type="spellEnd"/>
      <w:r>
        <w:rPr>
          <w:rFonts w:ascii="Times New Roman" w:hAnsi="Times New Roman" w:cs="Times New Roman"/>
          <w:sz w:val="18"/>
          <w:szCs w:val="18"/>
        </w:rPr>
        <w:t>, Bunkyo-</w:t>
      </w:r>
      <w:proofErr w:type="spellStart"/>
      <w:r>
        <w:rPr>
          <w:rFonts w:ascii="Times New Roman" w:hAnsi="Times New Roman" w:cs="Times New Roman"/>
          <w:sz w:val="18"/>
          <w:szCs w:val="18"/>
        </w:rPr>
        <w:t>ku</w:t>
      </w:r>
      <w:proofErr w:type="spellEnd"/>
      <w:r>
        <w:rPr>
          <w:rFonts w:ascii="Times New Roman" w:hAnsi="Times New Roman" w:cs="Times New Roman"/>
          <w:sz w:val="18"/>
          <w:szCs w:val="18"/>
        </w:rPr>
        <w:t xml:space="preserve">, Tokyo 113-8421, Japan. </w:t>
      </w:r>
    </w:p>
    <w:p w:rsidR="0047635A" w:rsidRDefault="00A171DB">
      <w:pPr>
        <w:adjustRightInd w:val="0"/>
        <w:snapToGrid w:val="0"/>
        <w:spacing w:beforeLines="50" w:before="156"/>
        <w:rPr>
          <w:rFonts w:ascii="Times New Roman" w:eastAsia="Times New Roman" w:hAnsi="Times New Roman" w:cs="Times New Roman"/>
          <w:iCs/>
          <w:color w:val="000000" w:themeColor="text1"/>
          <w:sz w:val="18"/>
          <w:szCs w:val="18"/>
        </w:rPr>
      </w:pPr>
      <w:bookmarkStart w:id="0" w:name="_GoBack"/>
      <w:bookmarkEnd w:id="0"/>
      <w:r>
        <w:rPr>
          <w:rFonts w:ascii="Times New Roman" w:eastAsia="Times New Roman" w:hAnsi="Times New Roman" w:cs="Times New Roman"/>
          <w:iCs/>
          <w:color w:val="000000" w:themeColor="text1"/>
          <w:sz w:val="18"/>
          <w:szCs w:val="18"/>
        </w:rPr>
        <w:t>E-mail: ohta@nms.ac.jp</w:t>
      </w:r>
    </w:p>
    <w:p w:rsidR="0047635A" w:rsidRDefault="00A171DB">
      <w:pPr>
        <w:adjustRightInd w:val="0"/>
        <w:snapToGrid w:val="0"/>
        <w:spacing w:beforeLines="100" w:before="312"/>
        <w:rPr>
          <w:rFonts w:ascii="Times New Roman" w:eastAsia="Times New Roman" w:hAnsi="Times New Roman" w:cs="Times New Roman"/>
          <w:b/>
          <w:bCs/>
          <w:iCs/>
          <w:color w:val="000000" w:themeColor="text1"/>
          <w:sz w:val="24"/>
        </w:rPr>
      </w:pPr>
      <w:bookmarkStart w:id="1" w:name="OLE_LINK3"/>
      <w:r>
        <w:rPr>
          <w:rFonts w:ascii="Times New Roman" w:eastAsia="Times New Roman" w:hAnsi="Times New Roman" w:cs="Times New Roman"/>
          <w:b/>
          <w:bCs/>
          <w:iCs/>
          <w:color w:val="000000" w:themeColor="text1"/>
          <w:sz w:val="24"/>
        </w:rPr>
        <w:t>Abstract</w:t>
      </w:r>
    </w:p>
    <w:p w:rsidR="0047635A" w:rsidRDefault="00A171DB">
      <w:pPr>
        <w:adjustRightInd w:val="0"/>
        <w:snapToGrid w:val="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xidative stress is one of the major causes of most age-dependent neurodegenerative disorders. </w:t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Neurons accumulate oxidative damage over time due to post-mitotic cells. Thus, modulation of oxidative stress is essential to overcome these disorders.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olecular hydrogen (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) has great potential for treating various diseases and improving quality of life by exerting multiple functions including anti-oxidation, anti-inflammation, and energy metabolism promotion. Among these functions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 xml:space="preserve">2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activates a tran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cription factor, nuclear factor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erythroid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2-related factor 2 (Nrf2) to enhance the transcription of transcribe a broad range of anti-stress enzymes, including antioxidant enzymes. There was an elusive contradiction between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Nrf2 because Nrf2 is acti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vated in response to oxidative stress, whereas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has a reducing potential. The target molecule for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has recently been identified as the oxidized form of Fe-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njugated with the -OH group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>III)-OH). As the initial step, the hydroxyl radic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al (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) oxidizes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-Fe(II)) to form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Fe(III)-OH. Then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reacts with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-OH to produc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Fe(III)-H and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. In turn, 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 with H has the potential to act as an electrophile to oxidize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Kelch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>-like ECH-associated protein 1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Keap1), resulting in activating Nrf2. Thus, when the original highly damaging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electrophilicity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 is buffered by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its target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th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electrophilicity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provided by 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 can indirectly activate Nrf2 to reduce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xidative stress. Even without l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wering the dosage, the effect of alleviated potent is considered to b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ormesi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like. This "</w:t>
      </w:r>
      <w:r>
        <w:rPr>
          <w:rFonts w:ascii="Times New Roman" w:hAnsi="Times New Roman" w:cs="Times New Roman" w:hint="eastAsia"/>
          <w:bCs/>
          <w:color w:val="000000" w:themeColor="text1"/>
          <w:sz w:val="20"/>
          <w:szCs w:val="20"/>
        </w:rPr>
        <w:t>Therapeutic Brief</w:t>
      </w:r>
      <w:r>
        <w:rPr>
          <w:rFonts w:ascii="Times New Roman" w:hAnsi="Times New Roman" w:cs="Times New Roman"/>
          <w:bCs/>
          <w:color w:val="000000" w:themeColor="text1"/>
          <w:sz w:val="20"/>
          <w:szCs w:val="20"/>
        </w:rPr>
        <w:t xml:space="preserve">”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propose</w:t>
      </w:r>
      <w:r w:rsidR="00E242B2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at the alleviated oxidative potent of 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functions to activate Nrf2 as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ormesi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like.</w:t>
      </w:r>
    </w:p>
    <w:p w:rsidR="0047635A" w:rsidRDefault="00A171DB">
      <w:pPr>
        <w:adjustRightInd w:val="0"/>
        <w:snapToGrid w:val="0"/>
        <w:spacing w:beforeLines="100" w:before="312" w:line="260" w:lineRule="atLeast"/>
        <w:rPr>
          <w:rFonts w:ascii="Times New Roman" w:hAnsi="Times New Roman" w:cs="Times New Roman"/>
          <w:color w:val="000000" w:themeColor="text1"/>
          <w:sz w:val="18"/>
          <w:szCs w:val="18"/>
        </w:rPr>
      </w:pPr>
      <w:r>
        <w:rPr>
          <w:rFonts w:ascii="Times New Roman" w:eastAsia="Times New Roman" w:hAnsi="Times New Roman" w:cs="Times New Roman"/>
          <w:b/>
          <w:bCs/>
          <w:iCs/>
          <w:color w:val="000000" w:themeColor="text1"/>
          <w:sz w:val="24"/>
        </w:rPr>
        <w:t>Keywords: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18"/>
          <w:szCs w:val="18"/>
        </w:rPr>
        <w:t>hematin</w:t>
      </w:r>
      <w:proofErr w:type="spellEnd"/>
      <w:r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, hydroxyl radical, molecular </w:t>
      </w:r>
      <w:r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hydrogen, Nrf2, oxidative stress, </w:t>
      </w:r>
      <w:proofErr w:type="spellStart"/>
      <w:r>
        <w:rPr>
          <w:rFonts w:ascii="Times New Roman" w:hAnsi="Times New Roman" w:cs="Times New Roman"/>
          <w:color w:val="000000" w:themeColor="text1"/>
          <w:sz w:val="18"/>
          <w:szCs w:val="18"/>
        </w:rPr>
        <w:t>porphyrin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18"/>
          <w:szCs w:val="18"/>
        </w:rPr>
        <w:t xml:space="preserve"> </w:t>
      </w:r>
      <w:bookmarkEnd w:id="1"/>
    </w:p>
    <w:p w:rsidR="0047635A" w:rsidRDefault="00A171DB">
      <w:pPr>
        <w:adjustRightInd w:val="0"/>
        <w:snapToGrid w:val="0"/>
        <w:spacing w:beforeLines="100" w:before="312" w:line="260" w:lineRule="atLeast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Introduction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Molecular hydrogen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dihydroge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;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) is an inert molecule in the absence of a catalyst. It has long been believed that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has no biological function in mammalian cells because mammals lack the genes encoding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ydrogenase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at catalyze reactions involving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[1, 2]. In 2007, this concept was overturned by publishing the article entitled “Hydrogen acts as a therapeutic antioxi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dant by selectively reducing cytotoxic oxygen radicals” [3]. This paper served as a trigger for the initiation of a new field of “hydrogen medicine and agriculture” [4, 5]. Subsequently, in addition to its antioxidant action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has been revealed to exert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multiple functions such as anti-inflammatory, anti-allergic, anti-cell death, and metabolic stimulating effects by modulating various intracellular signal transductions [5, 6].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has no adverse effects, leading to extensive clinical studies for various di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seases [5, 6]. In addition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not only improves patients with various diseases, but also supports the quality of life (QOL) of healthy people in various fields such as healthcare, sports, and beauty [5]. In 2014, the US Food Drug Administration (FDA) appr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ved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s generally recognized as safe (GRAS), allowing hydrogen-infused water to be marketed as a drink. In 2016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gas inhalation therapy was approved by the Japanese government as an advanced treatment for post-cardiac arrest syndrome [7]. Furthermore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beneficial not only to animals and humans but also to higher plants. Therefore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an have a strong impact on agriculture [8].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However, the molecular mechanism by which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exerts multiple functions remained unclear. The current </w:t>
      </w:r>
      <w:r>
        <w:rPr>
          <w:rFonts w:ascii="Times New Roman" w:hAnsi="Times New Roman" w:cs="Times New Roman" w:hint="eastAsia"/>
          <w:bCs/>
          <w:color w:val="000000" w:themeColor="text1"/>
          <w:sz w:val="20"/>
          <w:szCs w:val="20"/>
        </w:rPr>
        <w:t>Therapeutic Brie</w:t>
      </w:r>
      <w:r>
        <w:rPr>
          <w:rFonts w:ascii="Times New Roman" w:hAnsi="Times New Roman" w:cs="Times New Roman" w:hint="eastAsia"/>
          <w:bCs/>
          <w:color w:val="000000" w:themeColor="text1"/>
          <w:sz w:val="20"/>
          <w:szCs w:val="20"/>
        </w:rPr>
        <w:t>f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ill discuss and propose a 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m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lecular mechanism by which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ith the hydrogen-targeted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ctivates the transcription factor, nuclear factor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erythroid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2-related factor 2 (Nrf2) to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lastRenderedPageBreak/>
        <w:t xml:space="preserve">alleviate oxidative stress, suggesting 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a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ormesi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like effect.</w:t>
      </w:r>
    </w:p>
    <w:p w:rsidR="0047635A" w:rsidRDefault="0047635A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H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selectively reacts with hydroxyl radicals in living cells.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Oxidative stress is derived by excessive generation of reactive oxygen species (ROS) such as superoxide anion radical (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), hydrogen peroxide (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), nitric oxide (NO), and hydroxyl radical (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) [9-10]. As neurons are post-mitotic cells, neurons accumulate oxidative damage over many years. However, ROS such as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NO play important physiological roles in signaling cascades and biological processes such as cell proliferation, diff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rentiation, apoptosis, and immunomodulation [12-14], and thus, excessive antioxidant intake is not beneficial and induces mortality as published [15, 16].  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Molecular hydrogen (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) selectively reduces highly toxic ROS, 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and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eroxynitrit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ONOO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), but neither 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, nor NO [3].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In cell culture experiments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ecreased the fluorescence signal of 3'-p-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ydroxyphenyl</w:t>
      </w:r>
      <w:proofErr w:type="spellEnd"/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)fluorescein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HPF) when oxidative stress was induced in various ways [3]. HPF is an intracellular marker for 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[17, 18].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Decrease in this fluorescent signal by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as not only observed in cultured cells, but also in various tissues as shown in testicular radioprotection [19], hematopoietic stem cell damage by total body irradiation [20], and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yperoxia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n cultured cells [21],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lung hypoxia/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reoxygenatio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[22], retinal ischemia-reperfusion [23], and retinal sonication [24]. 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an be infused into water (hydrogen water) up to a maximum of 0.8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mM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t atmospheric pressure. After drinking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ater or inhaling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gas, measuring the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ntent revealed that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consumed in the human body [25, 26]. Deuterium gas (D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) was used in rats as a metabolic tracer to monitor D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xidation, indicating that molecular hydrogen is indeed oxidized in </w:t>
      </w:r>
      <w:r>
        <w:rPr>
          <w:rFonts w:ascii="Times New Roman" w:hAnsi="Times New Roman" w:cs="Times New Roman"/>
          <w:i/>
          <w:color w:val="000000" w:themeColor="text1"/>
          <w:sz w:val="20"/>
          <w:szCs w:val="20"/>
        </w:rPr>
        <w:t>vivo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[27].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Thus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as confirmed to decrease cellular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in a variety of ways across cell types and tissues although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 is the most oxidative molecule to damage the cell components in a chaotic manner [10].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By the way, in homogeneous aqueous kinetics, the reaction rate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 with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much slower (the kinetic rate is 0.35 x 10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8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1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s-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1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) than those with other antioxidants [28]. For example,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 reacts with glucose and glutathione with kinetic rates (15 x 10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8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1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1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), and (230 x 10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8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1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1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), respectively [29]. The other biomolecules also react with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 much faster than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. The contradiction between homogeneous aqueous solutions and living organisms has been debated for a long time.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Although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annot react with most molecules without a m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tal catalyst, effective amounts of metals such as Cu, Fe, Ni, and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t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re unlikely to be present in living cells. In addition, there is no report indicating the discovery of an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organo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catalyst for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. Despite extensive worldwide research, it was hard to di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scover a catalyst that facilitates the reaction of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ith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. An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-target molecule as described below has recently been identified, providing a clue to explain the underlying contradiction of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</w:p>
    <w:p w:rsidR="0047635A" w:rsidRDefault="0047635A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Aging is associated with an increased incidence of 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neurodegenerative diseases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Aging is associated with an increased incidence of neurodegenerative disorders. This is because neurons accumulate oxidative damage due to post-mitotic cells over a long period [30]. Oxidative stress is one of the leading causes </w:t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of most neurodegenerative disorders [31, 32]. Several animal studies indicate that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treatment is potentially applicable to alleviate neurodegenerative disorders and improve the quality of life in the elderly [33-37].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Thus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expected to ameliorate ag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ng-related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neurodegeneratio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. In particular, overcoming Alzheimer's disease (AD) is one of the most important challenges in the world's aging society [38].</w:t>
      </w:r>
    </w:p>
    <w:p w:rsidR="0047635A" w:rsidRDefault="00A171DB">
      <w:pPr>
        <w:adjustRightInd w:val="0"/>
        <w:snapToGrid w:val="0"/>
        <w:ind w:firstLineChars="150" w:firstLine="300"/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It has been shown that drinking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ater reduces oxidative stress and ameliorated cognitive deficits in AD model mice [39]. Subsequently, a randomized, placebo-controlled, double-blind clinical trial was conducted on subjects with mild cognitive impairment (MCI), who drank 0.6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mM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ater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(approximately 300 mL per day) for 1 year [39]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.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 sub-analysis showed that subjects with th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apolipoprote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E (APOE4) genotype, a well-known genetic factor for AD [40, 41], were significantly improved. Improvement was assessed by the Alzheimer's Disease As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sessment Scale-</w:t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Cognitive Subscale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ADAS-cog), one of the most reliable ways to assess cognition [42, 43].</w:t>
      </w:r>
    </w:p>
    <w:p w:rsidR="0047635A" w:rsidRDefault="00A171DB">
      <w:pPr>
        <w:adjustRightInd w:val="0"/>
        <w:snapToGrid w:val="0"/>
        <w:ind w:firstLineChars="150" w:firstLine="30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nhalation has been applied in several clinical areas [5, 7, 44-46]. The most important feature of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gas inhalation therapy is that it is non-cytotoxic and safe for humans, as approved in Phase I clinical trial [47].</w:t>
      </w:r>
    </w:p>
    <w:p w:rsidR="0047635A" w:rsidRDefault="00A171DB">
      <w:pPr>
        <w:adjustRightInd w:val="0"/>
        <w:snapToGrid w:val="0"/>
        <w:ind w:firstLineChars="150" w:firstLine="30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A patient with severe Alzheimer's continued to inhale 3% hydrogen gas twice for one hour a day for two years. Diffusion tensor imaging (DTI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) [48, 49] then visualized the activation of neurons of the patient, and urinary and fecal incontinence was improved [38]. This case report is of value even for a single case, as it is commonly understood that patients with severe AD are irreversible [38].</w:t>
      </w:r>
    </w:p>
    <w:p w:rsidR="0047635A" w:rsidRDefault="0047635A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H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activates Nrf2 to function to reduce oxidative stress</w:t>
      </w:r>
    </w:p>
    <w:p w:rsidR="0047635A" w:rsidRDefault="00A171DB">
      <w:pPr>
        <w:adjustRightInd w:val="0"/>
        <w:snapToGrid w:val="0"/>
        <w:ind w:firstLineChars="150" w:firstLine="30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Nrf2 transcribes the genes encoding several antioxidant enzymes to protect cells against oxidative stress [50-51]. Moreover, Nrf2 contributes not only to the reduction of oxidative stress, but also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o widespread field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s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including toxicology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lastRenderedPageBreak/>
        <w:instrText>&lt;EndNote&gt;&lt;Cite&gt;&lt;Author&gt;Taguchi&lt;/Author&gt;&lt;Year&gt;2020&lt;/Year&gt;&lt;RecNum&gt;3776&lt;/RecNum&gt;&lt;DisplayText&gt;[53]&lt;/DisplayText&gt;&lt;record&gt;&lt;rec-number&gt;3776&lt;/rec-number&gt;&lt;foreign-keys&gt;&lt;key app="EN" db-id="fsprtz0powwxwce29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5vxr9pqawxsd0s0wte0" timestamp="1675422715"&gt;3776&lt;/key&gt;&lt;/foreign-keys&gt;&lt;ref-type name="Journal Article"&gt;17&lt;/ref-type&gt;&lt;contributors&gt;&lt;authors&gt;&lt;author&gt;Taguchi, K.&lt;/author&gt;&lt;author&gt;Kensler, T. W.&lt;/author&gt;&lt;/authors&gt;&lt;/contributors&gt;&lt;auth-address&gt;Department of Medica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l Biochemistry, Graduate School of Medicine, Tohoku University, 2-1 Seiryo-machi, Aoba, Sendai, 980-8575, Japan. keiko@med.tohoku.ac.jp.&amp;#xD;Fred Hutchinson Cancer Research Center, 1100 Fairview Ave. N, Seattle, WA, 98109, USA.&lt;/auth-address&gt;&lt;titles&gt;&lt;title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&gt;Nrf2 in liver toxicology&lt;/title&gt;&lt;secondary-title&gt;Arch Pharm Res&lt;/secondary-title&gt;&lt;/titles&gt;&lt;periodical&gt;&lt;full-title&gt;Arch Pharm Res&lt;/full-title&gt;&lt;/periodical&gt;&lt;pages&gt;337-349&lt;/pages&gt;&lt;volume&gt;43&lt;/volume&gt;&lt;number&gt;3&lt;/number&gt;&lt;edition&gt;2019/11/30&lt;/edition&gt;&lt;keywords&gt;&lt;ke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yword&gt;Animals&lt;/keyword&gt;&lt;keyword&gt;Chemical and Drug Induced Liver Injury/*genetics/*metabolism&lt;/keyword&gt;&lt;keyword&gt;Humans&lt;/keyword&gt;&lt;keyword&gt;Liver/*metabolism&lt;/keyword&gt;&lt;keyword&gt;NF-E2-Related Factor 2/*metabolism&lt;/keyword&gt;&lt;keyword&gt;Hepatocarcinogenesis&lt;/keyword&gt;&lt;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keyword&gt;Hepatoxicity&lt;/keyword&gt;&lt;keyword&gt;Keap1&lt;/keyword&gt;&lt;keyword&gt;Nrf2&lt;/keyword&gt;&lt;keyword&gt;Xenobiotic metabolism&lt;/keyword&gt;&lt;/keywords&gt;&lt;dates&gt;&lt;year&gt;2020&lt;/year&gt;&lt;pub-dates&gt;&lt;date&gt;Mar&lt;/date&gt;&lt;/pub-dates&gt;&lt;/dates&gt;&lt;isbn&gt;1976-3786 (Electronic)&amp;#xD;0253-6269 (Print)&amp;#xD;02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53-6269 (Linking)&lt;/isbn&gt;&lt;accession-num&gt;31782059&lt;/accession-num&gt;&lt;urls&gt;&lt;related-urls&gt;&lt;url&gt;https://www.ncbi.nlm.nih.gov/pubmed/31782059&lt;/url&gt;&lt;/related-urls&gt;&lt;/urls&gt;&lt;custom2&gt;PMC7182086&lt;/custom2&gt;&lt;electronic-resource-num&gt;10.1007/s12272-019-01192-3&lt;/electronic-res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ource-num&gt;&lt;/record&gt;&lt;/Cite&gt;&lt;/EndNote&gt;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[52]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oncology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UYWd1Y2hpPC9BdXRob3I+PFllYXI+MjAyMDwvWWVhcj48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</w:fldData>
        </w:fldChar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UYWd1Y2hpPC9BdXRob3I+PFllYXI+MjAyMDwvWWVhcj48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</w:fldData>
        </w:fldChar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[53]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inflammation [54], ischemia stroke [55], and the aging process [56]. Nrf2's targets are the genes encoding NAD (P) H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quinon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oxidoreductas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1 (Nqo1),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thioredox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reductas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1 (TX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NRD1),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xygenase-1 (HO-1), glutathione S-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transferas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GST), and so on [50-51]. Nrf2 is maintained in an inactive form in the cytosol when it forms a complex with th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Kelch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like ECH-associated protein 1 (Keap1). Upon oxidation of the essential cysteine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residues of Keap1 by electrophiles, Nrf2 is released from Keap1 and then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translocated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nto the nucleus, enabling the transcriptions [50-51].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an induce the activity of Nrf2, as shown in many publications. In Nrf2 knockout mice, the effects of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ere at least partially attenuated, in protecting various cells and tissues in response to various stressors [57]. These findings are consistent with subsequent publications that Nrf2-activation is one of the antioxidant effects of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[58-69]. Therefore,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it is concluded that the activation of Nrf2 is involved in one of the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functions.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As a molecular mechanism, it is unlikely that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irectly influences Nrf2.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ust indirectly activate Nrf2 through multiple steps. One idea was proposed that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enhance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s mitochondrial respiratory activity to generate excess ROS, which in turn oxidizes intracellular Keap1 to release Nrf2 [70]. Alternatively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pens mitochondria-(ATP) K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+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hannels [71, 72] to induce ROS [73]. However, although there is no doubt that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c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tivates Nrf2, there is no direct evidence that mitochondria-derived ROS can oxidize the residues of cytosolic Keap1. Moreover, an elusive contradiction exists between Nrf2 activation and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; activation of Nrf2 requires Keap1 oxidation, whereas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has a red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ucing potential.</w:t>
      </w:r>
    </w:p>
    <w:p w:rsidR="0047635A" w:rsidRDefault="0047635A">
      <w:pPr>
        <w:adjustRightInd w:val="0"/>
        <w:snapToGrid w:val="0"/>
        <w:ind w:hanging="2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Target discovery of hydrogen molecules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A break-through paper en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t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itled "Fe-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: redox-related biosensors of molecular hydrogen" has recently been published [74], showing that the molecular target/biosensor for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the oxidized form of Fe-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designate "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at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"). This paper has shown the discovery that addresses the fundamental questions about the mechanisms in which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involved.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at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an oxidized form of 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-containing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) con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verted from Fe(II)-containing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) [75, 76]. This breakthrough paper showed a novel reaction showing that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replaces th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ydroxy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group (-OH) conjugated to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h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emat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 with the hydrogen group (-H). The atom H of this -H group should behave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as a hydride (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-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) and, due to its high reactivity,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 was rapidly converted to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 by this catalyst (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Figure 1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).</w:t>
      </w:r>
    </w:p>
    <w:p w:rsidR="0047635A" w:rsidRDefault="0047635A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lastRenderedPageBreak/>
        <w:drawing>
          <wp:inline distT="0" distB="0" distL="0" distR="0">
            <wp:extent cx="3067050" cy="3675380"/>
            <wp:effectExtent l="0" t="0" r="0" b="0"/>
            <wp:docPr id="18" name="図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図 18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119027" cy="37370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635A" w:rsidRDefault="00A171DB">
      <w:pPr>
        <w:adjustRightInd w:val="0"/>
        <w:snapToGrid w:val="0"/>
        <w:ind w:left="237" w:hangingChars="118" w:hanging="237"/>
        <w:rPr>
          <w:rStyle w:val="docsum-journal-citation"/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宋体" w:hAnsi="Times New Roman" w:cs="Times New Roman"/>
          <w:b/>
          <w:color w:val="000000" w:themeColor="text1"/>
          <w:kern w:val="0"/>
          <w:sz w:val="20"/>
          <w:szCs w:val="20"/>
        </w:rPr>
        <w:t>Figure 1</w:t>
      </w:r>
      <w:r>
        <w:rPr>
          <w:rFonts w:ascii="Times New Roman" w:eastAsia="宋体" w:hAnsi="Times New Roman" w:cs="Times New Roman" w:hint="eastAsia"/>
          <w:b/>
          <w:color w:val="000000" w:themeColor="text1"/>
          <w:kern w:val="0"/>
          <w:sz w:val="20"/>
          <w:szCs w:val="20"/>
        </w:rPr>
        <w:t>.</w:t>
      </w:r>
      <w:r>
        <w:rPr>
          <w:rFonts w:ascii="Times New Roman" w:eastAsia="宋体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>
        <w:rPr>
          <w:rStyle w:val="docsum-journal-citation"/>
          <w:rFonts w:ascii="Times New Roman" w:hAnsi="Times New Roman" w:cs="Times New Roman"/>
          <w:color w:val="000000" w:themeColor="text1"/>
          <w:sz w:val="20"/>
          <w:szCs w:val="20"/>
        </w:rPr>
        <w:t>Fe-</w:t>
      </w:r>
      <w:proofErr w:type="spellStart"/>
      <w:r>
        <w:rPr>
          <w:rStyle w:val="docsum-journal-citation"/>
          <w:rFonts w:ascii="Times New Roman" w:hAnsi="Times New Roman" w:cs="Times New Roman"/>
          <w:color w:val="000000" w:themeColor="text1"/>
          <w:sz w:val="20"/>
          <w:szCs w:val="20"/>
        </w:rPr>
        <w:t>porphyrin</w:t>
      </w:r>
      <w:proofErr w:type="spellEnd"/>
      <w:r>
        <w:rPr>
          <w:rStyle w:val="docsum-journal-citation"/>
          <w:rFonts w:ascii="Times New Roman" w:hAnsi="Times New Roman" w:cs="Times New Roman"/>
          <w:color w:val="000000" w:themeColor="text1"/>
          <w:sz w:val="20"/>
          <w:szCs w:val="20"/>
        </w:rPr>
        <w:t xml:space="preserve"> catalyzes the reaction of H2 with the hydroxyl radical.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Equation 1)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) +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→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Fe(III)-OH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Equation 2)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>III)-OH +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→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Fe(III)-H +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Equation 3)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-H +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→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Fe(II) +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</w:p>
    <w:p w:rsidR="0047635A" w:rsidRDefault="00A171DB">
      <w:pPr>
        <w:adjustRightInd w:val="0"/>
        <w:snapToGrid w:val="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formal name of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H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emat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-OH is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rriprotoporphyr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X hydroxide. </w:t>
      </w:r>
    </w:p>
    <w:p w:rsidR="0047635A" w:rsidRDefault="0047635A">
      <w:pPr>
        <w:adjustRightInd w:val="0"/>
        <w:snapToGrid w:val="0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Thus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,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)) has been shown to act as a catalyst for the following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reaction (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Figure 1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).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1)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) +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→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Fe(III)-OH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2)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>III)-OH +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→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Fe(III)-H +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3)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-H +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→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Fe(II) +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overall equation (4) indicates that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>II)) catalyzed the following reactions: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(4) 2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 +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→ 2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</w:p>
    <w:p w:rsidR="0047635A" w:rsidRDefault="00A171DB">
      <w:pPr>
        <w:adjustRightInd w:val="0"/>
        <w:snapToGrid w:val="0"/>
        <w:ind w:firstLineChars="150" w:firstLine="30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s noted above, the unresolved discrepancy between aqueous and live-cell reactions can be explained by the catalytic reaction according to the above equations (2) and (3). 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At the same time,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an reduce the oxidized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ith 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>III) to r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stor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, the reduced form of Fe(II).</w:t>
      </w:r>
    </w:p>
    <w:p w:rsidR="0047635A" w:rsidRDefault="0047635A">
      <w:pPr>
        <w:adjustRightInd w:val="0"/>
        <w:snapToGrid w:val="0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Proposal of a mechanism to elucidate the mechanism by which reducing H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activates Nrf2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re distributed everywhere inside and outside the living cells in the body.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present in hemoglobin in the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blood and myoglobin in muscles and is responsible for delivering molecular oxygen (O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) throughout the body [77]. Thus,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frequently exposed to O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r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, and thus,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proofErr w:type="gram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F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) of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an frequently catalyze the formation of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by the Fenton reaction or its mimic reactions [78-80].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re located as cytochromes in the electron transport chain of the mitochondrial inner membrane, and play a role in electron transport by converting 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>II) to/from Fe(III) [81]. In the int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racellular cytosol, the antioxidant enzymes such as catalase [82] and peroxidase [83], P450 [84], and nitric oxide (NO) synthase [85] hav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s an essential component [86]. Thes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ith 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>II)/(III) act as mediators of redox reactions and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re subject to oxidative stress. 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at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-OH) is converted from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Fe(III)-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Cl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) [87, 88]. Notably,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>III)-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Cl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) activate Nrf2 [89-91] (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Figure 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). The 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 of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probably functions as an electrophile, oxidizing the re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idues of Keap1 and activating Nrf2. Th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electronegativitie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H and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Cl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re 2.2 and 3.16, respectively. Thus, Fe(III) containing H should be more electrophilic than Fe(III) containing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Cl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and may be able to oxidize Keap1 more efficiently according to the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quation of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Fe(III)-H +e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 xml:space="preserve">-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→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Fe(II) + 1/2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</w:t>
      </w: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Figure 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).</w:t>
      </w:r>
    </w:p>
    <w:p w:rsidR="0047635A" w:rsidRDefault="0047635A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lastRenderedPageBreak/>
        <w:drawing>
          <wp:inline distT="0" distB="0" distL="0" distR="0">
            <wp:extent cx="3478530" cy="4040505"/>
            <wp:effectExtent l="0" t="0" r="0" b="0"/>
            <wp:docPr id="19" name="図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図 19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493793" cy="40587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635A" w:rsidRDefault="0047635A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:rsidR="0047635A" w:rsidRDefault="00A171DB">
      <w:pPr>
        <w:adjustRightInd w:val="0"/>
        <w:snapToGrid w:val="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Figure 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 in hydrid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at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an serve as an electrophile to oxidize the residues of Keap1.   </w:t>
      </w:r>
    </w:p>
    <w:p w:rsidR="0047635A" w:rsidRDefault="00A171DB">
      <w:pPr>
        <w:adjustRightInd w:val="0"/>
        <w:snapToGrid w:val="0"/>
        <w:rPr>
          <w:rFonts w:ascii="Times New Roman" w:hAnsi="Times New Roman" w:cs="Times New Roman"/>
          <w:color w:val="000000" w:themeColor="text1"/>
          <w:sz w:val="20"/>
          <w:szCs w:val="20"/>
        </w:rPr>
      </w:pP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Hematin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and </w:t>
      </w:r>
      <w:proofErr w:type="spellStart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hemin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can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mutually 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be converted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and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known to activate Nrf2 by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xidizing Keap1. 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 of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electrophilic to activate Nrf2. Fe(III)-H may be more electrophilic than Fe(III)-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Cl</w:t>
      </w:r>
      <w:proofErr w:type="spellEnd"/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o efficiently oxidize Keap1, resulting in activating Nrf2. </w:t>
      </w:r>
    </w:p>
    <w:p w:rsidR="0047635A" w:rsidRDefault="00A171DB">
      <w:pPr>
        <w:adjustRightInd w:val="0"/>
        <w:snapToGrid w:val="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formal name of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I) is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rriprotoporphyr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X chloride. </w:t>
      </w:r>
    </w:p>
    <w:p w:rsidR="0047635A" w:rsidRDefault="0047635A">
      <w:pPr>
        <w:adjustRightInd w:val="0"/>
        <w:snapToGrid w:val="0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As mentioned in the above equation (1)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) +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→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-Fe(III)-OH,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at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-Fe(III)-OH) was originally formed by oxidizing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eme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-Fe(II)) by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.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 is the most oxidative molecule to damage biomolecules indiscriminately [10], but the str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ng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electrophilicity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 can be buffered in the presence of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Fe-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and resultant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electrophilicity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n Fe-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an contribute to activating Nrf2, resulting in reducing oxidative stress.</w:t>
      </w:r>
    </w:p>
    <w:p w:rsidR="0047635A" w:rsidRDefault="00A171DB">
      <w:pPr>
        <w:adjustRightInd w:val="0"/>
        <w:snapToGrid w:val="0"/>
        <w:ind w:firstLineChars="150" w:firstLine="300"/>
        <w:rPr>
          <w:rFonts w:ascii="Times New Roman" w:hAnsi="Times New Roman" w:cs="Times New Roman"/>
          <w:color w:val="000000" w:themeColor="text1"/>
          <w:sz w:val="20"/>
          <w:szCs w:val="20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Hormesi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 xml:space="preserve"> is a term used by toxicologists to refer to a biphasic dose response to an environmental agent characterized by a low-dose stimulation or beneficial effect and a high-dose inhibitory or toxic effect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[92] or defined as </w:t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the paradoxical beneficial ef</w:t>
      </w:r>
      <w:r>
        <w:rPr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fects of low-dose stressors, which can be better defined as the biphasic dose-effect or time-effect relationship for any substance [93].</w:t>
      </w:r>
      <w:r>
        <w:rPr>
          <w:rStyle w:val="apple-converted-space"/>
          <w:rFonts w:ascii="Times New Roman" w:hAnsi="Times New Roman" w:cs="Times New Roman"/>
          <w:color w:val="000000" w:themeColor="text1"/>
          <w:sz w:val="20"/>
          <w:szCs w:val="20"/>
          <w:shd w:val="clear" w:color="auto" w:fill="FFFFFF"/>
        </w:rPr>
        <w:t> </w:t>
      </w:r>
    </w:p>
    <w:p w:rsidR="0047635A" w:rsidRDefault="00A171DB">
      <w:pPr>
        <w:adjustRightInd w:val="0"/>
        <w:snapToGrid w:val="0"/>
        <w:ind w:firstLineChars="150" w:firstLine="30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is the most oxidative molecule that 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caused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amage to biomolecules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Lubec&lt;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/Author&gt;&lt;Year&gt;1996&lt;/Year&gt;&lt;RecNum&gt;8024&lt;/RecNum&gt;&lt;DisplayText&gt;[10]&lt;/DisplayText&gt;&lt;record&gt;&lt;rec-number&gt;8024&lt;/rec-number&gt;&lt;foreign-keys&gt;&lt;key app="EN" db-id="aweppfawyfpt5ue0ff3ptzvkvzw2ee5p2tzt" timestamp="1672037031"&gt;8024&lt;/key&gt;&lt;/foreign-keys&gt;&lt;ref-type name="Journ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al Article"&gt;17&lt;/ref-type&gt;&lt;contributors&gt;&lt;authors&gt;&lt;author&gt;Lubec, G.&lt;/author&gt;&lt;/authors&gt;&lt;/contributors&gt;&lt;auth-address&gt;Department of Paediatrics, University of Vienna, Austria.&lt;/auth-address&gt;&lt;titles&gt;&lt;title&gt;The hydroxyl radical: from chemistry to human disease&lt;/t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itle&gt;&lt;secondary-title&gt;J Investig Med&lt;/secondary-title&gt;&lt;/titles&gt;&lt;periodical&gt;&lt;full-title&gt;J Investig Med&lt;/full-title&gt;&lt;/periodical&gt;&lt;pages&gt;324-46&lt;/pages&gt;&lt;volume&gt;44&lt;/volume&gt;&lt;number&gt;6&lt;/number&gt;&lt;edition&gt;1996/08/01&lt;/edition&gt;&lt;keywords&gt;&lt;keyword&gt;Animals&lt;/keyword&gt;&lt;keywo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rd&gt;Humans&lt;/keyword&gt;&lt;keyword&gt;*Hydroxyl Radical/chemistry/metabolism&lt;/keyword&gt;&lt;/keywords&gt;&lt;dates&gt;&lt;year&gt;1996&lt;/year&gt;&lt;pub-dates&gt;&lt;date&gt;Aug&lt;/date&gt;&lt;/pub-dates&gt;&lt;/dates&gt;&lt;isbn&gt;1081-5589 (Print)&amp;#xD;1081-5589 (Linking)&lt;/isbn&gt;&lt;accession-num&gt;8795296&lt;/accession-num&gt;&lt;urls&gt;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>&lt;related-urls&gt;&lt;url&gt;https://www.ncbi.nlm.nih.gov/pubmed/8795296&lt;/url&gt;&lt;/related-urls&gt;&lt;/urls&gt;&lt;/record&gt;&lt;/Cite&gt;&lt;/EndNote&gt;</w:instrTex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[10]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but, the strong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electrophilicity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 can be alleviated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lastRenderedPageBreak/>
        <w:t>through stepwise reactions in the presence of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</w:p>
    <w:p w:rsidR="0047635A" w:rsidRDefault="00A171DB">
      <w:pPr>
        <w:adjustRightInd w:val="0"/>
        <w:snapToGrid w:val="0"/>
        <w:ind w:firstLineChars="150" w:firstLine="30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Lowering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concentration of a toxic substance is reducing its toxicity. It is proposed that even without lowering the dosage, the effect of alleviated strong potent is considered to be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ormesi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like.</w:t>
      </w:r>
    </w:p>
    <w:p w:rsidR="0047635A" w:rsidRDefault="00A171DB">
      <w:pPr>
        <w:adjustRightInd w:val="0"/>
        <w:snapToGrid w:val="0"/>
        <w:ind w:firstLineChars="150" w:firstLine="30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nce the original strong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electrophilicity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•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OH is transferred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o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-Fe(III)-OH and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-Fe(III)-H, it is possible that the alleviated oxidative potent contributes to the activation of Nrf2 as a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ormesi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like effect.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  The current proposal needs to be examined in more detail in the future.</w:t>
      </w:r>
    </w:p>
    <w:p w:rsidR="0047635A" w:rsidRDefault="0047635A">
      <w:pPr>
        <w:adjustRightInd w:val="0"/>
        <w:snapToGrid w:val="0"/>
        <w:ind w:firstLineChars="150" w:firstLine="300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b/>
          <w:color w:val="000000" w:themeColor="text1"/>
          <w:sz w:val="20"/>
          <w:szCs w:val="20"/>
        </w:rPr>
        <w:t>CONCLUSION</w:t>
      </w:r>
    </w:p>
    <w:p w:rsidR="0047635A" w:rsidRDefault="00A171DB">
      <w:pPr>
        <w:adjustRightInd w:val="0"/>
        <w:snapToGrid w:val="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cts as a t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herapeutic antioxidant [3] and activates Nrf2, which transcribes antioxidant enzymes to reduce oxidative stress and protected cells against various stresses. There was an unresolved contradiction between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’s reductive property and Nrf2’s requirement of ox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idative stress for its activation. The target molecule for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has recently been identified as the oxidized form of Fe-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njugated with the OH group (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rP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</w:t>
      </w: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Fe(</w:t>
      </w:r>
      <w:proofErr w:type="gramEnd"/>
      <w:r>
        <w:rPr>
          <w:rFonts w:ascii="Times New Roman" w:hAnsi="Times New Roman" w:cs="Times New Roman"/>
          <w:color w:val="000000" w:themeColor="text1"/>
          <w:sz w:val="20"/>
          <w:szCs w:val="20"/>
        </w:rPr>
        <w:t>III)-OH) [74].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the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-targeting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porphyrin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an buffer the highly oxidizing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electrophilicity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. When the original </w:t>
      </w:r>
      <w:r>
        <w:rPr>
          <w:rFonts w:ascii="Symbol" w:hAnsi="Symbol" w:cs="Times New Roman"/>
          <w:color w:val="000000" w:themeColor="text1"/>
          <w:sz w:val="20"/>
          <w:szCs w:val="20"/>
          <w:vertAlign w:val="superscript"/>
        </w:rPr>
        <w:sym w:font="Symbol" w:char="F0B7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H’s oxidative and harmful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electrophilicity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s alleviated, the resultant electrophilic potent may contribute to the activation of Nrf2 as a </w:t>
      </w:r>
      <w:proofErr w:type="spell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hormesis</w:t>
      </w:r>
      <w:proofErr w:type="spellEnd"/>
      <w:r>
        <w:rPr>
          <w:rFonts w:ascii="Times New Roman" w:hAnsi="Times New Roman" w:cs="Times New Roman"/>
          <w:color w:val="000000" w:themeColor="text1"/>
          <w:sz w:val="20"/>
          <w:szCs w:val="20"/>
        </w:rPr>
        <w:t>-like effec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. </w:t>
      </w:r>
    </w:p>
    <w:p w:rsidR="0047635A" w:rsidRDefault="00A171DB">
      <w:pPr>
        <w:adjustRightInd w:val="0"/>
        <w:snapToGrid w:val="0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</w:p>
    <w:p w:rsidR="0047635A" w:rsidRDefault="00A171DB">
      <w:pPr>
        <w:adjustRightInd w:val="0"/>
        <w:snapToGrid w:val="0"/>
        <w:spacing w:beforeLines="100" w:before="312" w:line="260" w:lineRule="atLeast"/>
        <w:rPr>
          <w:rFonts w:ascii="Times New Roman" w:eastAsia="Times New Roman" w:hAnsi="Times New Roman" w:cs="Times New Roman"/>
          <w:b/>
          <w:bCs/>
          <w:iCs/>
          <w:color w:val="000000" w:themeColor="text1"/>
          <w:sz w:val="24"/>
        </w:rPr>
      </w:pPr>
      <w:r>
        <w:rPr>
          <w:rFonts w:ascii="Times New Roman" w:eastAsia="Times New Roman" w:hAnsi="Times New Roman" w:cs="Times New Roman"/>
          <w:b/>
          <w:bCs/>
          <w:iCs/>
          <w:color w:val="000000" w:themeColor="text1"/>
          <w:sz w:val="24"/>
        </w:rPr>
        <w:t>DECLARATIONS</w:t>
      </w:r>
    </w:p>
    <w:p w:rsidR="0047635A" w:rsidRDefault="00A171DB">
      <w:pPr>
        <w:widowControl/>
        <w:adjustRightInd w:val="0"/>
        <w:snapToGrid w:val="0"/>
        <w:spacing w:beforeLines="50" w:before="156" w:line="260" w:lineRule="atLeast"/>
        <w:rPr>
          <w:rFonts w:ascii="Times New Roman" w:eastAsia="宋体" w:hAnsi="Times New Roman" w:cs="Times New Roman"/>
          <w:b/>
          <w:bCs/>
          <w:iCs/>
          <w:color w:val="000000" w:themeColor="text1"/>
          <w:kern w:val="0"/>
          <w:sz w:val="22"/>
          <w:szCs w:val="22"/>
        </w:rPr>
      </w:pPr>
      <w:r>
        <w:rPr>
          <w:rFonts w:ascii="Times New Roman" w:eastAsia="宋体" w:hAnsi="Times New Roman" w:cs="Times New Roman"/>
          <w:b/>
          <w:bCs/>
          <w:iCs/>
          <w:color w:val="000000" w:themeColor="text1"/>
          <w:kern w:val="0"/>
          <w:sz w:val="22"/>
          <w:szCs w:val="22"/>
        </w:rPr>
        <w:t>Authors’ contributions</w:t>
      </w:r>
    </w:p>
    <w:p w:rsidR="0047635A" w:rsidRDefault="00A171DB">
      <w:pPr>
        <w:widowControl/>
        <w:adjustRightInd w:val="0"/>
        <w:snapToGrid w:val="0"/>
        <w:spacing w:line="260" w:lineRule="atLeast"/>
        <w:rPr>
          <w:rFonts w:ascii="Times New Roman" w:eastAsia="宋体" w:hAnsi="Times New Roman" w:cs="Times New Roman"/>
          <w:color w:val="000000" w:themeColor="text1"/>
          <w:kern w:val="0"/>
          <w:sz w:val="20"/>
          <w:szCs w:val="20"/>
        </w:rPr>
      </w:pPr>
      <w:r>
        <w:rPr>
          <w:rFonts w:ascii="Times New Roman" w:hAnsi="Times New Roman" w:cs="Times New Roman"/>
          <w:iCs/>
          <w:color w:val="000000" w:themeColor="text1"/>
          <w:sz w:val="20"/>
          <w:szCs w:val="20"/>
        </w:rPr>
        <w:t>The author contributed solely to the article.</w:t>
      </w:r>
    </w:p>
    <w:p w:rsidR="0047635A" w:rsidRDefault="00A171DB">
      <w:pPr>
        <w:widowControl/>
        <w:adjustRightInd w:val="0"/>
        <w:snapToGrid w:val="0"/>
        <w:spacing w:beforeLines="50" w:before="156" w:line="260" w:lineRule="atLeast"/>
        <w:rPr>
          <w:rFonts w:ascii="Times New Roman" w:eastAsia="宋体" w:hAnsi="Times New Roman" w:cs="Times New Roman"/>
          <w:b/>
          <w:bCs/>
          <w:iCs/>
          <w:color w:val="000000" w:themeColor="text1"/>
          <w:kern w:val="0"/>
          <w:sz w:val="22"/>
          <w:szCs w:val="22"/>
        </w:rPr>
      </w:pPr>
      <w:r>
        <w:rPr>
          <w:rFonts w:ascii="Times New Roman" w:eastAsia="宋体" w:hAnsi="Times New Roman" w:cs="Times New Roman"/>
          <w:b/>
          <w:bCs/>
          <w:iCs/>
          <w:color w:val="000000" w:themeColor="text1"/>
          <w:kern w:val="0"/>
          <w:sz w:val="22"/>
          <w:szCs w:val="22"/>
        </w:rPr>
        <w:t xml:space="preserve">Availability of data and materials </w:t>
      </w:r>
    </w:p>
    <w:p w:rsidR="0047635A" w:rsidRDefault="00A171DB">
      <w:pPr>
        <w:widowControl/>
        <w:adjustRightInd w:val="0"/>
        <w:snapToGrid w:val="0"/>
        <w:spacing w:beforeLines="50" w:before="156" w:line="260" w:lineRule="atLeast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Not applicable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.</w:t>
      </w:r>
    </w:p>
    <w:p w:rsidR="0047635A" w:rsidRDefault="00A171DB">
      <w:pPr>
        <w:widowControl/>
        <w:adjustRightInd w:val="0"/>
        <w:snapToGrid w:val="0"/>
        <w:spacing w:beforeLines="50" w:before="156" w:line="260" w:lineRule="atLeast"/>
        <w:rPr>
          <w:rFonts w:ascii="Times New Roman" w:eastAsia="宋体" w:hAnsi="Times New Roman" w:cs="Times New Roman"/>
          <w:b/>
          <w:bCs/>
          <w:iCs/>
          <w:color w:val="000000" w:themeColor="text1"/>
          <w:kern w:val="0"/>
          <w:sz w:val="22"/>
          <w:szCs w:val="22"/>
        </w:rPr>
      </w:pPr>
      <w:r>
        <w:rPr>
          <w:rFonts w:ascii="Times New Roman" w:eastAsia="宋体" w:hAnsi="Times New Roman" w:cs="Times New Roman"/>
          <w:b/>
          <w:bCs/>
          <w:iCs/>
          <w:color w:val="000000" w:themeColor="text1"/>
          <w:kern w:val="0"/>
          <w:sz w:val="22"/>
          <w:szCs w:val="22"/>
        </w:rPr>
        <w:t>Conflicts of interest</w:t>
      </w:r>
    </w:p>
    <w:p w:rsidR="0047635A" w:rsidRDefault="00A171DB">
      <w:pPr>
        <w:adjustRightInd w:val="0"/>
        <w:snapToGrid w:val="0"/>
        <w:ind w:hanging="2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author is the director of H2 WATER JAPAN, Inc., (Tokyo, Japan) and H2 Global Group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(Ostrava, Czech Republic), companies involved in H</w:t>
      </w:r>
      <w:r>
        <w:rPr>
          <w:rFonts w:ascii="Times New Roman" w:hAnsi="Times New Roman" w:cs="Times New Roman"/>
          <w:color w:val="000000" w:themeColor="text1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</w:p>
    <w:p w:rsidR="0047635A" w:rsidRDefault="00A171DB">
      <w:pPr>
        <w:widowControl/>
        <w:adjustRightInd w:val="0"/>
        <w:snapToGrid w:val="0"/>
        <w:spacing w:beforeLines="50" w:before="156" w:line="260" w:lineRule="atLeast"/>
        <w:rPr>
          <w:rFonts w:ascii="Times New Roman" w:eastAsia="宋体" w:hAnsi="Times New Roman" w:cs="Times New Roman"/>
          <w:b/>
          <w:bCs/>
          <w:iCs/>
          <w:color w:val="000000" w:themeColor="text1"/>
          <w:kern w:val="0"/>
          <w:sz w:val="22"/>
          <w:szCs w:val="22"/>
        </w:rPr>
      </w:pPr>
      <w:r>
        <w:rPr>
          <w:rFonts w:ascii="Times New Roman" w:eastAsia="宋体" w:hAnsi="Times New Roman" w:cs="Times New Roman"/>
          <w:b/>
          <w:bCs/>
          <w:iCs/>
          <w:color w:val="000000" w:themeColor="text1"/>
          <w:kern w:val="0"/>
          <w:sz w:val="22"/>
          <w:szCs w:val="22"/>
        </w:rPr>
        <w:t>Ethical approval and consent to participate</w:t>
      </w:r>
    </w:p>
    <w:p w:rsidR="0047635A" w:rsidRDefault="00A171DB">
      <w:pPr>
        <w:adjustRightInd w:val="0"/>
        <w:snapToGrid w:val="0"/>
        <w:spacing w:beforeLines="50" w:before="156" w:line="260" w:lineRule="atLeast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Not applicable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.</w:t>
      </w:r>
    </w:p>
    <w:p w:rsidR="0047635A" w:rsidRDefault="00A171DB">
      <w:pPr>
        <w:widowControl/>
        <w:adjustRightInd w:val="0"/>
        <w:snapToGrid w:val="0"/>
        <w:spacing w:beforeLines="50" w:before="156" w:line="260" w:lineRule="atLeast"/>
        <w:rPr>
          <w:rFonts w:ascii="Times New Roman" w:eastAsia="宋体" w:hAnsi="Times New Roman" w:cs="Times New Roman"/>
          <w:b/>
          <w:bCs/>
          <w:iCs/>
          <w:color w:val="000000" w:themeColor="text1"/>
          <w:kern w:val="0"/>
          <w:sz w:val="22"/>
          <w:szCs w:val="22"/>
        </w:rPr>
      </w:pPr>
      <w:r>
        <w:rPr>
          <w:rFonts w:ascii="Times New Roman" w:eastAsia="宋体" w:hAnsi="Times New Roman" w:cs="Times New Roman"/>
          <w:b/>
          <w:bCs/>
          <w:iCs/>
          <w:color w:val="000000" w:themeColor="text1"/>
          <w:kern w:val="0"/>
          <w:sz w:val="22"/>
          <w:szCs w:val="22"/>
        </w:rPr>
        <w:t xml:space="preserve">Consent for </w:t>
      </w:r>
      <w:r>
        <w:rPr>
          <w:rFonts w:ascii="Times New Roman" w:eastAsia="宋体" w:hAnsi="Times New Roman" w:cs="Times New Roman" w:hint="eastAsia"/>
          <w:b/>
          <w:bCs/>
          <w:iCs/>
          <w:color w:val="000000" w:themeColor="text1"/>
          <w:kern w:val="0"/>
          <w:sz w:val="22"/>
          <w:szCs w:val="22"/>
        </w:rPr>
        <w:t>p</w:t>
      </w:r>
      <w:r>
        <w:rPr>
          <w:rFonts w:ascii="Times New Roman" w:eastAsia="宋体" w:hAnsi="Times New Roman" w:cs="Times New Roman"/>
          <w:b/>
          <w:bCs/>
          <w:iCs/>
          <w:color w:val="000000" w:themeColor="text1"/>
          <w:kern w:val="0"/>
          <w:sz w:val="22"/>
          <w:szCs w:val="22"/>
        </w:rPr>
        <w:t>ublication</w:t>
      </w:r>
    </w:p>
    <w:p w:rsidR="0047635A" w:rsidRDefault="00A171DB">
      <w:pPr>
        <w:adjustRightInd w:val="0"/>
        <w:snapToGrid w:val="0"/>
        <w:spacing w:beforeLines="50" w:before="156" w:line="260" w:lineRule="atLeast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Not applicable</w:t>
      </w:r>
      <w:r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.</w:t>
      </w:r>
    </w:p>
    <w:p w:rsidR="0047635A" w:rsidRDefault="00A171DB">
      <w:pPr>
        <w:adjustRightInd w:val="0"/>
        <w:snapToGrid w:val="0"/>
        <w:spacing w:beforeLines="100" w:before="312" w:afterLines="50" w:after="156" w:line="260" w:lineRule="atLeast"/>
        <w:rPr>
          <w:rFonts w:ascii="Times New Roman" w:eastAsia="Times New Roman" w:hAnsi="Times New Roman" w:cs="Times New Roman"/>
          <w:b/>
          <w:bCs/>
          <w:iCs/>
          <w:color w:val="000000" w:themeColor="text1"/>
          <w:sz w:val="24"/>
        </w:rPr>
      </w:pPr>
      <w:bookmarkStart w:id="2" w:name="OLE_LINK1"/>
      <w:r>
        <w:rPr>
          <w:rFonts w:ascii="Times New Roman" w:eastAsia="Times New Roman" w:hAnsi="Times New Roman" w:cs="Times New Roman"/>
          <w:b/>
          <w:bCs/>
          <w:iCs/>
          <w:color w:val="000000" w:themeColor="text1"/>
          <w:sz w:val="24"/>
        </w:rPr>
        <w:t>REFERENCES</w:t>
      </w:r>
    </w:p>
    <w:bookmarkEnd w:id="2"/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fldChar w:fldCharType="begin"/>
      </w:r>
      <w:r>
        <w:rPr>
          <w:rFonts w:ascii="Times New Roman" w:hAnsi="Times New Roman" w:cs="Times New Roman"/>
          <w:b/>
        </w:rPr>
        <w:instrText xml:space="preserve"> ADDIN EN.REFLIST </w:instrText>
      </w:r>
      <w:r>
        <w:rPr>
          <w:rFonts w:ascii="Times New Roman" w:hAnsi="Times New Roman" w:cs="Times New Roman"/>
          <w:b/>
        </w:rPr>
        <w:fldChar w:fldCharType="separate"/>
      </w:r>
      <w:r>
        <w:rPr>
          <w:rFonts w:ascii="Times New Roman" w:hAnsi="Times New Roman" w:cs="Times New Roman"/>
          <w:b/>
        </w:rPr>
        <w:t>1.</w:t>
      </w:r>
      <w:r>
        <w:rPr>
          <w:rFonts w:ascii="Times New Roman" w:hAnsi="Times New Roman" w:cs="Times New Roman"/>
          <w:b/>
        </w:rPr>
        <w:tab/>
        <w:t>Yagi T, &amp;</w:t>
      </w:r>
      <w:r>
        <w:rPr>
          <w:rFonts w:ascii="Times New Roman" w:hAnsi="Times New Roman" w:cs="Times New Roman"/>
          <w:b/>
        </w:rPr>
        <w:t xml:space="preserve"> Higuchi Y. Studies on hydrogenase. Proc Jpn Acad Ser B Phys Biol Sci, 2013, 89(1): 16-33. </w:t>
      </w:r>
      <w:hyperlink r:id="rId11" w:history="1">
        <w:r>
          <w:rPr>
            <w:rStyle w:val="ac"/>
            <w:rFonts w:ascii="Times New Roman" w:hAnsi="Times New Roman" w:cs="Times New Roman"/>
            <w:b/>
          </w:rPr>
          <w:t>https://doi.org/10.2183/pjab.89.16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.</w:t>
      </w:r>
      <w:r>
        <w:rPr>
          <w:rFonts w:ascii="Times New Roman" w:hAnsi="Times New Roman" w:cs="Times New Roman"/>
          <w:b/>
        </w:rPr>
        <w:tab/>
        <w:t>Hansen M, &amp; Perner M. Hydrogenase Gene Distribution and H2 Consumption Abili</w:t>
      </w:r>
      <w:r>
        <w:rPr>
          <w:rFonts w:ascii="Times New Roman" w:hAnsi="Times New Roman" w:cs="Times New Roman"/>
          <w:b/>
        </w:rPr>
        <w:t xml:space="preserve">ty within the Thiomicrospira Lineage. Front Microbiol, 2016, 7: 99. </w:t>
      </w:r>
      <w:hyperlink r:id="rId12" w:history="1">
        <w:r>
          <w:rPr>
            <w:rStyle w:val="ac"/>
            <w:rFonts w:ascii="Times New Roman" w:hAnsi="Times New Roman" w:cs="Times New Roman"/>
            <w:b/>
          </w:rPr>
          <w:t>https://doi.org/10.3389/fmicb.2016.00099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.</w:t>
      </w:r>
      <w:r>
        <w:rPr>
          <w:rFonts w:ascii="Times New Roman" w:hAnsi="Times New Roman" w:cs="Times New Roman"/>
          <w:b/>
        </w:rPr>
        <w:tab/>
        <w:t>Ohsawa I, Ishikawa M, Takahashi K, Watanabe M, Nishimaki K, Yamagata K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Hydrogen</w:t>
      </w:r>
      <w:r>
        <w:rPr>
          <w:rFonts w:ascii="Times New Roman" w:hAnsi="Times New Roman" w:cs="Times New Roman"/>
          <w:b/>
        </w:rPr>
        <w:t xml:space="preserve"> acts as a therapeutic antioxidant by selectively reducing cytotoxic oxygen radicals. Nat Med, 2007, 13(6): 688-694. </w:t>
      </w:r>
      <w:hyperlink r:id="rId13" w:history="1">
        <w:r>
          <w:rPr>
            <w:rStyle w:val="ac"/>
            <w:rFonts w:ascii="Times New Roman" w:hAnsi="Times New Roman" w:cs="Times New Roman"/>
            <w:b/>
          </w:rPr>
          <w:t>https://doi.org/10.1038/nm1577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.</w:t>
      </w:r>
      <w:r>
        <w:rPr>
          <w:rFonts w:ascii="Times New Roman" w:hAnsi="Times New Roman" w:cs="Times New Roman"/>
          <w:b/>
        </w:rPr>
        <w:tab/>
        <w:t>Ohta S. Molecular hydrogen as a preventive and therapeutic</w:t>
      </w:r>
      <w:r>
        <w:rPr>
          <w:rFonts w:ascii="Times New Roman" w:hAnsi="Times New Roman" w:cs="Times New Roman"/>
          <w:b/>
        </w:rPr>
        <w:t xml:space="preserve"> medical gas: initiation, development and potential of hydrogen medicine. Pharmacol Ther, 2014, 144(1): 1-11. </w:t>
      </w:r>
      <w:hyperlink r:id="rId14" w:history="1">
        <w:r>
          <w:rPr>
            <w:rStyle w:val="ac"/>
            <w:rFonts w:ascii="Times New Roman" w:hAnsi="Times New Roman" w:cs="Times New Roman"/>
            <w:b/>
          </w:rPr>
          <w:t>https://doi.org/10.1016/j.pharmthera.2014.04.006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5.</w:t>
      </w:r>
      <w:r>
        <w:rPr>
          <w:rFonts w:ascii="Times New Roman" w:hAnsi="Times New Roman" w:cs="Times New Roman"/>
          <w:b/>
        </w:rPr>
        <w:tab/>
        <w:t>Ohta S. Development of Hydrog</w:t>
      </w:r>
      <w:r>
        <w:rPr>
          <w:rFonts w:ascii="Times New Roman" w:hAnsi="Times New Roman" w:cs="Times New Roman"/>
          <w:b/>
        </w:rPr>
        <w:t xml:space="preserve">en Medicine and Biology: Potential for Various Applications in Diverse Fields. Curr Pharm Des, 2021, 27(5): 583-584. </w:t>
      </w:r>
      <w:hyperlink r:id="rId15" w:history="1">
        <w:r>
          <w:rPr>
            <w:rStyle w:val="ac"/>
            <w:rFonts w:ascii="Times New Roman" w:hAnsi="Times New Roman" w:cs="Times New Roman"/>
            <w:b/>
          </w:rPr>
          <w:t>https://doi.org/10.2174/138161282705210211144515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bookmarkStart w:id="3" w:name="_ENREF_6"/>
      <w:r>
        <w:rPr>
          <w:rFonts w:ascii="Times New Roman" w:hAnsi="Times New Roman" w:cs="Times New Roman"/>
          <w:b/>
        </w:rPr>
        <w:t>6.</w:t>
      </w:r>
      <w:r>
        <w:rPr>
          <w:rFonts w:ascii="Times New Roman" w:hAnsi="Times New Roman" w:cs="Times New Roman"/>
          <w:b/>
        </w:rPr>
        <w:tab/>
        <w:t>Nicolson GL, de Mattos</w:t>
      </w:r>
      <w:r>
        <w:rPr>
          <w:rFonts w:ascii="Times New Roman" w:hAnsi="Times New Roman" w:cs="Times New Roman"/>
          <w:b/>
        </w:rPr>
        <w:t xml:space="preserve"> GF, Settineri R, Costa C, Ellithorpe R, Rosenblatt S, </w:t>
      </w:r>
      <w:r>
        <w:rPr>
          <w:rFonts w:ascii="Times New Roman" w:hAnsi="Times New Roman" w:cs="Times New Roman"/>
          <w:b/>
          <w:i/>
        </w:rPr>
        <w:t>et al.</w:t>
      </w:r>
      <w:r>
        <w:rPr>
          <w:rFonts w:ascii="Times New Roman" w:hAnsi="Times New Roman" w:cs="Times New Roman"/>
          <w:b/>
        </w:rPr>
        <w:t xml:space="preserve"> Clinical Effects of Hydrogen Administration: From Animal and Human Diseases to Exercise Medicine. </w:t>
      </w:r>
      <w:r>
        <w:rPr>
          <w:rFonts w:ascii="Times New Roman" w:hAnsi="Times New Roman" w:cs="Times New Roman"/>
          <w:b/>
          <w:i/>
        </w:rPr>
        <w:t>International Journal of Clinical Medicine,</w:t>
      </w:r>
      <w:r>
        <w:rPr>
          <w:rFonts w:ascii="Times New Roman" w:hAnsi="Times New Roman" w:cs="Times New Roman"/>
          <w:b/>
        </w:rPr>
        <w:t xml:space="preserve"> 2016, 07(01): 32-76.</w:t>
      </w:r>
      <w:bookmarkEnd w:id="3"/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 w:hint="eastAsia"/>
          <w:b/>
        </w:rPr>
        <w:t>https://doi.org/10.4236/ijcm.20</w:t>
      </w:r>
      <w:r>
        <w:rPr>
          <w:rFonts w:ascii="Times New Roman" w:hAnsi="Times New Roman" w:cs="Times New Roman" w:hint="eastAsia"/>
          <w:b/>
        </w:rPr>
        <w:t>16.71005</w:t>
      </w:r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7.</w:t>
      </w:r>
      <w:r>
        <w:rPr>
          <w:rFonts w:ascii="Times New Roman" w:hAnsi="Times New Roman" w:cs="Times New Roman"/>
          <w:b/>
        </w:rPr>
        <w:tab/>
        <w:t>Katsumata Y, Sano F, Abe T, Tamura T</w:t>
      </w:r>
      <w:r>
        <w:rPr>
          <w:rFonts w:ascii="Times New Roman" w:hAnsi="Times New Roman" w:cs="Times New Roman" w:hint="eastAsia"/>
          <w:b/>
        </w:rPr>
        <w:t>, Fujisawa T, Shiraishi Y</w:t>
      </w:r>
      <w:r>
        <w:rPr>
          <w:rFonts w:ascii="Times New Roman" w:hAnsi="Times New Roman" w:cs="Times New Roman"/>
          <w:b/>
        </w:rPr>
        <w:t>,</w:t>
      </w:r>
      <w:r>
        <w:rPr>
          <w:rFonts w:ascii="Times New Roman" w:hAnsi="Times New Roman" w:cs="Times New Roman" w:hint="eastAsia"/>
          <w:b/>
          <w:i/>
        </w:rPr>
        <w:t xml:space="preserve"> et al</w:t>
      </w:r>
      <w:r>
        <w:rPr>
          <w:rFonts w:ascii="Times New Roman" w:hAnsi="Times New Roman" w:cs="Times New Roman" w:hint="eastAsia"/>
          <w:b/>
        </w:rPr>
        <w:t xml:space="preserve">. The Effects of </w:t>
      </w:r>
      <w:r>
        <w:rPr>
          <w:rFonts w:ascii="Times New Roman" w:hAnsi="Times New Roman" w:cs="Times New Roman" w:hint="eastAsia"/>
          <w:b/>
        </w:rPr>
        <w:lastRenderedPageBreak/>
        <w:t>Hydrogen Gas Inhalation on Adverse Left Ventricular Remodeling After Percutaneous Coronary Intervention for ST-Elevated Myocardial Infarction</w:t>
      </w:r>
      <w:r>
        <w:rPr>
          <w:rFonts w:ascii="Times New Roman" w:hAnsi="Times New Roman" w:cs="Times New Roman" w:hint="eastAsia"/>
          <w:b/>
        </w:rPr>
        <w:t xml:space="preserve">　</w:t>
      </w:r>
      <w:r>
        <w:rPr>
          <w:rFonts w:ascii="Times New Roman" w:hAnsi="Times New Roman" w:cs="Times New Roman" w:hint="eastAsia"/>
          <w:b/>
        </w:rPr>
        <w:t>- First Pilot Stu</w:t>
      </w:r>
      <w:r>
        <w:rPr>
          <w:rFonts w:ascii="Times New Roman" w:hAnsi="Times New Roman" w:cs="Times New Roman" w:hint="eastAsia"/>
          <w:b/>
        </w:rPr>
        <w:t xml:space="preserve">dy in Humans. Circ J, 2017, 81(7): 940-947. </w:t>
      </w:r>
      <w:hyperlink r:id="rId16" w:history="1">
        <w:r>
          <w:rPr>
            <w:rStyle w:val="ac"/>
            <w:rFonts w:ascii="Times New Roman" w:hAnsi="Times New Roman" w:cs="Times New Roman" w:hint="eastAsia"/>
            <w:b/>
          </w:rPr>
          <w:t>http</w:t>
        </w:r>
        <w:r>
          <w:rPr>
            <w:rStyle w:val="ac"/>
            <w:rFonts w:ascii="Times New Roman" w:hAnsi="Times New Roman" w:cs="Times New Roman"/>
            <w:b/>
          </w:rPr>
          <w:t>s://doi.org/10.1253/circj.CJ-17-0105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8.</w:t>
      </w:r>
      <w:r>
        <w:rPr>
          <w:rFonts w:ascii="Times New Roman" w:hAnsi="Times New Roman" w:cs="Times New Roman"/>
          <w:b/>
        </w:rPr>
        <w:tab/>
        <w:t>Li C, Gong T, Bian B, &amp; Liao W. Roles of hydrogen gas in plants: a review. Funct Plant Biol, 2018, 45(8): 783-7</w:t>
      </w:r>
      <w:r>
        <w:rPr>
          <w:rFonts w:ascii="Times New Roman" w:hAnsi="Times New Roman" w:cs="Times New Roman"/>
          <w:b/>
        </w:rPr>
        <w:t xml:space="preserve">92. </w:t>
      </w:r>
      <w:hyperlink r:id="rId17" w:history="1">
        <w:r>
          <w:rPr>
            <w:rStyle w:val="ac"/>
            <w:rFonts w:ascii="Times New Roman" w:hAnsi="Times New Roman" w:cs="Times New Roman"/>
            <w:b/>
          </w:rPr>
          <w:t>https://doi.org/10.1071/fp17301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9.</w:t>
      </w:r>
      <w:r>
        <w:rPr>
          <w:rFonts w:ascii="Times New Roman" w:hAnsi="Times New Roman" w:cs="Times New Roman"/>
          <w:b/>
        </w:rPr>
        <w:tab/>
        <w:t xml:space="preserve">Turrens JF. Mitochondrial formation of reactive oxygen species. J Physiol, 2003, 552(Pt 2): 335-344. </w:t>
      </w:r>
      <w:hyperlink r:id="rId18" w:history="1">
        <w:r>
          <w:rPr>
            <w:rStyle w:val="ac"/>
            <w:rFonts w:ascii="Times New Roman" w:hAnsi="Times New Roman" w:cs="Times New Roman"/>
            <w:b/>
          </w:rPr>
          <w:t>https://doi.org/10.1113/jphysiol.2003.049478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10.</w:t>
      </w:r>
      <w:r>
        <w:rPr>
          <w:rFonts w:ascii="Times New Roman" w:hAnsi="Times New Roman" w:cs="Times New Roman"/>
          <w:b/>
        </w:rPr>
        <w:tab/>
        <w:t>Chou DS, Lee JJ, Hsiao G, Hsieh CY, Tsai YJ, Chen TF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Baicalein induction of hydroxyl radical formation via 12-lipoxygenase in human platelets: an ESR study. J Agric Food Chem, 2007, 55(3): 649-655</w:t>
      </w:r>
      <w:r>
        <w:rPr>
          <w:rFonts w:ascii="Times New Roman" w:hAnsi="Times New Roman" w:cs="Times New Roman"/>
          <w:b/>
        </w:rPr>
        <w:t xml:space="preserve">. </w:t>
      </w:r>
      <w:hyperlink r:id="rId19" w:history="1">
        <w:r>
          <w:rPr>
            <w:rStyle w:val="ac"/>
            <w:rFonts w:ascii="Times New Roman" w:hAnsi="Times New Roman" w:cs="Times New Roman"/>
            <w:b/>
          </w:rPr>
          <w:t>https://doi.org/10.1021/jf062584f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11.</w:t>
      </w:r>
      <w:r>
        <w:rPr>
          <w:rFonts w:ascii="Times New Roman" w:hAnsi="Times New Roman" w:cs="Times New Roman"/>
          <w:b/>
        </w:rPr>
        <w:tab/>
        <w:t>Josephson RA, Silverman HS, Lakatta EG, Stern MD, &amp;</w:t>
      </w:r>
      <w:r>
        <w:rPr>
          <w:rFonts w:ascii="Times New Roman" w:hAnsi="Times New Roman" w:cs="Times New Roman"/>
          <w:b/>
        </w:rPr>
        <w:t xml:space="preserve"> Zweier JL. Study of the mechanisms of hydrogen peroxide and hydroxyl free radical-induced cellular injury and calcium overload in cardiac myocytes. J Biol Chem, 1991, 266(4): 2354-2361. </w:t>
      </w:r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12.</w:t>
      </w:r>
      <w:r>
        <w:rPr>
          <w:rFonts w:ascii="Times New Roman" w:hAnsi="Times New Roman" w:cs="Times New Roman"/>
          <w:b/>
        </w:rPr>
        <w:tab/>
        <w:t>Papa S, &amp; Skulachev VP. Reactive oxygen species, mitochondria, a</w:t>
      </w:r>
      <w:r>
        <w:rPr>
          <w:rFonts w:ascii="Times New Roman" w:hAnsi="Times New Roman" w:cs="Times New Roman"/>
          <w:b/>
        </w:rPr>
        <w:t xml:space="preserve">poptosis and aging. Mol Cell Biochem, 1997, 174(1-2): 305-319. </w:t>
      </w:r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13.</w:t>
      </w:r>
      <w:r>
        <w:rPr>
          <w:rFonts w:ascii="Times New Roman" w:hAnsi="Times New Roman" w:cs="Times New Roman"/>
          <w:b/>
        </w:rPr>
        <w:tab/>
        <w:t xml:space="preserve">Sauer H, Wartenberg M, &amp; Hescheler J. Reactive oxygen species as intracellular messengers during cell growth and differentiation. Cell Physiol Biochem, 2001, 11(4): 173-186. </w:t>
      </w:r>
      <w:hyperlink r:id="rId20" w:history="1">
        <w:r>
          <w:rPr>
            <w:rStyle w:val="ac"/>
            <w:rFonts w:ascii="Times New Roman" w:hAnsi="Times New Roman" w:cs="Times New Roman"/>
            <w:b/>
          </w:rPr>
          <w:t>https://doi.org/10.1159/000047804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14.</w:t>
      </w:r>
      <w:r>
        <w:rPr>
          <w:rFonts w:ascii="Times New Roman" w:hAnsi="Times New Roman" w:cs="Times New Roman"/>
          <w:b/>
        </w:rPr>
        <w:tab/>
        <w:t>Thomas DT, DelCimmuto NR, Flack KD, Stec DE, &amp; Hinds TD, Jr. Reactive Oxygen Species (ROS) and Antioxidants as Immunomodulators in Exercise: Implications for Heme Oxygenase and Bilir</w:t>
      </w:r>
      <w:r>
        <w:rPr>
          <w:rFonts w:ascii="Times New Roman" w:hAnsi="Times New Roman" w:cs="Times New Roman"/>
          <w:b/>
        </w:rPr>
        <w:t>ubin. Antioxidants (Basel), 2022, 11(2)</w:t>
      </w:r>
      <w:hyperlink r:id="rId21" w:history="1">
        <w:r>
          <w:rPr>
            <w:rStyle w:val="ac"/>
            <w:rFonts w:ascii="Times New Roman" w:hAnsi="Times New Roman" w:cs="Times New Roman"/>
            <w:b/>
          </w:rPr>
          <w:t>https://doi.org/10.3390/antiox11020179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15.</w:t>
      </w:r>
      <w:r>
        <w:rPr>
          <w:rFonts w:ascii="Times New Roman" w:hAnsi="Times New Roman" w:cs="Times New Roman"/>
          <w:b/>
        </w:rPr>
        <w:tab/>
        <w:t xml:space="preserve">Bjelakovic G, Nikolova D, Gluud LL, Simonetti RG, &amp; Gluud C. Mortality in randomized trials of antioxidant supplements </w:t>
      </w:r>
      <w:r>
        <w:rPr>
          <w:rFonts w:ascii="Times New Roman" w:hAnsi="Times New Roman" w:cs="Times New Roman"/>
          <w:b/>
        </w:rPr>
        <w:t xml:space="preserve">for primary and secondary prevention: systematic review and meta-analysis. Jama, 2007, 297(8): 842-857. </w:t>
      </w:r>
      <w:hyperlink r:id="rId22" w:history="1">
        <w:r>
          <w:rPr>
            <w:rStyle w:val="ac"/>
            <w:rFonts w:ascii="Times New Roman" w:hAnsi="Times New Roman" w:cs="Times New Roman"/>
            <w:b/>
          </w:rPr>
          <w:t>https://doi.org/10.1001/jama.297.8.842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16.</w:t>
      </w:r>
      <w:r>
        <w:rPr>
          <w:rFonts w:ascii="Times New Roman" w:hAnsi="Times New Roman" w:cs="Times New Roman"/>
          <w:b/>
        </w:rPr>
        <w:tab/>
        <w:t>Hackam DG. Review: antioxidant supplements for primary</w:t>
      </w:r>
      <w:r>
        <w:rPr>
          <w:rFonts w:ascii="Times New Roman" w:hAnsi="Times New Roman" w:cs="Times New Roman"/>
          <w:b/>
        </w:rPr>
        <w:t xml:space="preserve"> and secondary prevention do not decrease mortality. ACP J Club, 2007, 147(1): 4. </w:t>
      </w:r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17.</w:t>
      </w:r>
      <w:r>
        <w:rPr>
          <w:rFonts w:ascii="Times New Roman" w:hAnsi="Times New Roman" w:cs="Times New Roman"/>
          <w:b/>
        </w:rPr>
        <w:tab/>
        <w:t>Setsukinai K, Urano Y, Kakinuma K, Majima HJ, &amp; Nagano T. Development of novel fluorescence probes that can reliably detect reactive oxygen species and distinguish speci</w:t>
      </w:r>
      <w:r>
        <w:rPr>
          <w:rFonts w:ascii="Times New Roman" w:hAnsi="Times New Roman" w:cs="Times New Roman"/>
          <w:b/>
        </w:rPr>
        <w:t xml:space="preserve">fic species. J Biol Chem, 2003, 278(5): 3170-3175. </w:t>
      </w:r>
      <w:hyperlink r:id="rId23" w:history="1">
        <w:r>
          <w:rPr>
            <w:rStyle w:val="ac"/>
            <w:rFonts w:ascii="Times New Roman" w:hAnsi="Times New Roman" w:cs="Times New Roman"/>
            <w:b/>
          </w:rPr>
          <w:t>https://doi.org/10.1074/jbc.M20926420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18.</w:t>
      </w:r>
      <w:r>
        <w:rPr>
          <w:rFonts w:ascii="Times New Roman" w:hAnsi="Times New Roman" w:cs="Times New Roman"/>
          <w:b/>
        </w:rPr>
        <w:tab/>
        <w:t>Tomizawa S, Imai H, Tsukada S, Simizu T, Honda F, Nakamura M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The detection and quantification of hi</w:t>
      </w:r>
      <w:r>
        <w:rPr>
          <w:rFonts w:ascii="Times New Roman" w:hAnsi="Times New Roman" w:cs="Times New Roman"/>
          <w:b/>
        </w:rPr>
        <w:t xml:space="preserve">ghly reactive oxygen species using the novel HPF fluorescence probe in a rat model of focal cerebral ischemia. Neurosci Res, 2005, 53(3): 304-313. </w:t>
      </w:r>
      <w:hyperlink r:id="rId24" w:history="1">
        <w:r>
          <w:rPr>
            <w:rStyle w:val="ac"/>
            <w:rFonts w:ascii="Times New Roman" w:hAnsi="Times New Roman" w:cs="Times New Roman"/>
            <w:b/>
          </w:rPr>
          <w:t>https://doi.org/10.1016/j.neures.2005.08.002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19.</w:t>
      </w:r>
      <w:r>
        <w:rPr>
          <w:rFonts w:ascii="Times New Roman" w:hAnsi="Times New Roman" w:cs="Times New Roman"/>
          <w:b/>
        </w:rPr>
        <w:tab/>
        <w:t>Chuai Y, Shen J, Qian L, Wang Y, Huang Y, Gao F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Hydrogen-rich saline protects spermatogenesis and hematopoiesis in irradiated BALB/c mice. Med Sci Monit, 2012, 18(3): Br89-94. </w:t>
      </w:r>
      <w:hyperlink r:id="rId25" w:history="1">
        <w:r>
          <w:rPr>
            <w:rStyle w:val="ac"/>
            <w:rFonts w:ascii="Times New Roman" w:hAnsi="Times New Roman" w:cs="Times New Roman"/>
            <w:b/>
          </w:rPr>
          <w:t>https://doi.org/10.126</w:t>
        </w:r>
        <w:r>
          <w:rPr>
            <w:rStyle w:val="ac"/>
            <w:rFonts w:ascii="Times New Roman" w:hAnsi="Times New Roman" w:cs="Times New Roman"/>
            <w:b/>
          </w:rPr>
          <w:t>59/msm.882513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0.</w:t>
      </w:r>
      <w:r>
        <w:rPr>
          <w:rFonts w:ascii="Times New Roman" w:hAnsi="Times New Roman" w:cs="Times New Roman"/>
          <w:b/>
        </w:rPr>
        <w:tab/>
        <w:t xml:space="preserve">Chuai Y, Qian L, Sun X, &amp; Cai J. Molecular hydrogen and radiation protection. Free Radic Res, 2012, 46(9): 1061-1067. </w:t>
      </w:r>
      <w:hyperlink r:id="rId26" w:history="1">
        <w:r>
          <w:rPr>
            <w:rStyle w:val="ac"/>
            <w:rFonts w:ascii="Times New Roman" w:hAnsi="Times New Roman" w:cs="Times New Roman"/>
            <w:b/>
          </w:rPr>
          <w:t>https://doi.org/10.3109/10715762.2012.689429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1.</w:t>
      </w:r>
      <w:r>
        <w:rPr>
          <w:rFonts w:ascii="Times New Roman" w:hAnsi="Times New Roman" w:cs="Times New Roman"/>
          <w:b/>
        </w:rPr>
        <w:tab/>
        <w:t>Yu J, Y</w:t>
      </w:r>
      <w:r>
        <w:rPr>
          <w:rFonts w:ascii="Times New Roman" w:hAnsi="Times New Roman" w:cs="Times New Roman"/>
          <w:b/>
        </w:rPr>
        <w:t xml:space="preserve">u Q, Liu Y, Zhang R, &amp; Xue L. Hydrogen gas alleviates oxygen toxicity by reducing hydroxyl radical levels in PC12 cells. PLoS One, 2017, 12(3): e0173645. </w:t>
      </w:r>
      <w:hyperlink r:id="rId27" w:history="1">
        <w:r>
          <w:rPr>
            <w:rStyle w:val="ac"/>
            <w:rFonts w:ascii="Times New Roman" w:hAnsi="Times New Roman" w:cs="Times New Roman"/>
            <w:b/>
          </w:rPr>
          <w:t>https://doi.org/10.1371/journal.pone.0173645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2.</w:t>
      </w:r>
      <w:r>
        <w:rPr>
          <w:rFonts w:ascii="Times New Roman" w:hAnsi="Times New Roman" w:cs="Times New Roman"/>
          <w:b/>
        </w:rPr>
        <w:tab/>
        <w:t>Chen M, Zhang J, Chen Y, Qiu Y, Luo Z, Zhao S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Hydrogen protects lung from hypoxia/re-oxygenation injury by reducing hydroxyl radical production and inhibiting inflammatory responses. Sci Rep, 2018, 8(1): 8004. </w:t>
      </w:r>
      <w:hyperlink r:id="rId28" w:history="1">
        <w:r>
          <w:rPr>
            <w:rStyle w:val="ac"/>
            <w:rFonts w:ascii="Times New Roman" w:hAnsi="Times New Roman" w:cs="Times New Roman"/>
            <w:b/>
          </w:rPr>
          <w:t>https://doi.org/10.1038/s41598-018-26335-2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3.</w:t>
      </w:r>
      <w:r>
        <w:rPr>
          <w:rFonts w:ascii="Times New Roman" w:hAnsi="Times New Roman" w:cs="Times New Roman"/>
          <w:b/>
        </w:rPr>
        <w:tab/>
        <w:t>Oharazawa H, Igarashi T, Yokota T, Fujii H, Suzuki H, Machide M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Protection of the retina by rapid diffusion of hydrogen: administration of hydrogen-loaded eye drops in reti</w:t>
      </w:r>
      <w:r>
        <w:rPr>
          <w:rFonts w:ascii="Times New Roman" w:hAnsi="Times New Roman" w:cs="Times New Roman"/>
          <w:b/>
        </w:rPr>
        <w:t xml:space="preserve">nal ischemia-reperfusion injury. Invest Ophthalmol Vis Sci, 2010, 51(1): 487-492. </w:t>
      </w:r>
      <w:hyperlink r:id="rId29" w:history="1">
        <w:r>
          <w:rPr>
            <w:rStyle w:val="ac"/>
            <w:rFonts w:ascii="Times New Roman" w:hAnsi="Times New Roman" w:cs="Times New Roman"/>
            <w:b/>
          </w:rPr>
          <w:t>https://doi.org/10.1167/iovs.09-4089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4.</w:t>
      </w:r>
      <w:r>
        <w:rPr>
          <w:rFonts w:ascii="Times New Roman" w:hAnsi="Times New Roman" w:cs="Times New Roman"/>
          <w:b/>
        </w:rPr>
        <w:tab/>
        <w:t>Igarashi T, Ohsawa I, Kobayashi M, Igarashi T, Suzuki H, Iketani M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Hydrogen prevents corneal endothelial damage in phacoemulsification cataract surgery. Sci Rep, 2016, </w:t>
      </w:r>
      <w:r>
        <w:rPr>
          <w:rFonts w:ascii="Times New Roman" w:hAnsi="Times New Roman" w:cs="Times New Roman"/>
          <w:b/>
        </w:rPr>
        <w:lastRenderedPageBreak/>
        <w:t xml:space="preserve">6: 31190. </w:t>
      </w:r>
      <w:hyperlink r:id="rId30" w:history="1">
        <w:r>
          <w:rPr>
            <w:rStyle w:val="ac"/>
            <w:rFonts w:ascii="Times New Roman" w:hAnsi="Times New Roman" w:cs="Times New Roman"/>
            <w:b/>
          </w:rPr>
          <w:t>https://doi.org/10.1038/srep3119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5.</w:t>
      </w:r>
      <w:r>
        <w:rPr>
          <w:rFonts w:ascii="Times New Roman" w:hAnsi="Times New Roman" w:cs="Times New Roman"/>
          <w:b/>
        </w:rPr>
        <w:tab/>
        <w:t>Shimouchi A, Nose K, Shirai M, &amp; Kondo T. Estimation of</w:t>
      </w:r>
      <w:r>
        <w:rPr>
          <w:rFonts w:ascii="Times New Roman" w:hAnsi="Times New Roman" w:cs="Times New Roman"/>
          <w:b/>
        </w:rPr>
        <w:t xml:space="preserve"> molecular hydrogen consumption in the human whole body after the ingestion of hydrogen-rich water. Adv Exp Med Biol, 2012, 737: 245-250. </w:t>
      </w:r>
      <w:hyperlink r:id="rId31" w:history="1">
        <w:r>
          <w:rPr>
            <w:rStyle w:val="ac"/>
            <w:rFonts w:ascii="Times New Roman" w:hAnsi="Times New Roman" w:cs="Times New Roman"/>
            <w:b/>
          </w:rPr>
          <w:t>https://doi.org/10.1007/978-1-4614-1566-4_36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6.</w:t>
      </w:r>
      <w:r>
        <w:rPr>
          <w:rFonts w:ascii="Times New Roman" w:hAnsi="Times New Roman" w:cs="Times New Roman"/>
          <w:b/>
        </w:rPr>
        <w:tab/>
        <w:t>Shimouch</w:t>
      </w:r>
      <w:r>
        <w:rPr>
          <w:rFonts w:ascii="Times New Roman" w:hAnsi="Times New Roman" w:cs="Times New Roman"/>
          <w:b/>
        </w:rPr>
        <w:t xml:space="preserve">i A, Nose K, Mizukami T, Che DC, &amp; Shirai M. Molecular hydrogen consumption in the human body during the inhalation of hydrogen gas. Adv Exp Med Biol, 2013, 789: 315-321. </w:t>
      </w:r>
      <w:hyperlink r:id="rId32" w:history="1">
        <w:r>
          <w:rPr>
            <w:rStyle w:val="ac"/>
            <w:rFonts w:ascii="Times New Roman" w:hAnsi="Times New Roman" w:cs="Times New Roman"/>
            <w:b/>
          </w:rPr>
          <w:t>https://doi.org/10.1007/978</w:t>
        </w:r>
        <w:r>
          <w:rPr>
            <w:rStyle w:val="ac"/>
            <w:rFonts w:ascii="Times New Roman" w:hAnsi="Times New Roman" w:cs="Times New Roman"/>
            <w:b/>
          </w:rPr>
          <w:t>-1-4614-7411-1_42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7.</w:t>
      </w:r>
      <w:r>
        <w:rPr>
          <w:rFonts w:ascii="Times New Roman" w:hAnsi="Times New Roman" w:cs="Times New Roman"/>
          <w:b/>
        </w:rPr>
        <w:tab/>
        <w:t xml:space="preserve">Hyspler R, Ticha A, Schierbeek H, Galkin A, &amp; Zadak Z. The Evaluation and Quantitation of Dihydrogen Metabolism Using Deuterium Isotope in Rats. PLoS One, 2015, 10(6): e0130687. </w:t>
      </w:r>
      <w:hyperlink r:id="rId33" w:history="1">
        <w:r>
          <w:rPr>
            <w:rStyle w:val="ac"/>
            <w:rFonts w:ascii="Times New Roman" w:hAnsi="Times New Roman" w:cs="Times New Roman"/>
            <w:b/>
          </w:rPr>
          <w:t>https://doi.org/10.1371/journal.pone.0130687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8.    Buxton GV, Greenstock, C.L., Helman, W.P., Ross, A.B. . Critical review of rate constants for reactions of hydrated electrons, hydrogen atoms and hydroxyl radicals  (</w:t>
      </w:r>
      <w:r>
        <w:rPr>
          <w:rFonts w:ascii="Cambria Math" w:hAnsi="Cambria Math" w:cs="Cambria Math"/>
          <w:b/>
        </w:rPr>
        <w:t>⋅</w:t>
      </w:r>
      <w:r>
        <w:rPr>
          <w:rFonts w:ascii="Times New Roman" w:hAnsi="Times New Roman" w:cs="Times New Roman"/>
          <w:b/>
        </w:rPr>
        <w:t>OH/</w:t>
      </w:r>
      <w:r>
        <w:rPr>
          <w:rFonts w:ascii="Cambria Math" w:hAnsi="Cambria Math" w:cs="Cambria Math"/>
          <w:b/>
        </w:rPr>
        <w:t>⋅</w:t>
      </w:r>
      <w:r>
        <w:rPr>
          <w:rFonts w:ascii="Times New Roman" w:hAnsi="Times New Roman" w:cs="Times New Roman"/>
          <w:b/>
        </w:rPr>
        <w:t xml:space="preserve">O−) in aqueous solution. </w:t>
      </w:r>
      <w:r>
        <w:rPr>
          <w:rFonts w:ascii="Times New Roman" w:hAnsi="Times New Roman" w:cs="Times New Roman"/>
          <w:b/>
          <w:i/>
        </w:rPr>
        <w:t>J Phys Chem Ref Data</w:t>
      </w:r>
      <w:r>
        <w:rPr>
          <w:rFonts w:ascii="Times New Roman" w:hAnsi="Times New Roman" w:cs="Times New Roman"/>
          <w:b/>
        </w:rPr>
        <w:t xml:space="preserve">, 1988, 17(2): 513-886. </w:t>
      </w:r>
      <w:r>
        <w:rPr>
          <w:rFonts w:ascii="Times New Roman" w:hAnsi="Times New Roman" w:cs="Times New Roman" w:hint="eastAsia"/>
          <w:b/>
        </w:rPr>
        <w:t>https://doi.org/10.1063/1.555805</w:t>
      </w:r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29.</w:t>
      </w:r>
      <w:r>
        <w:rPr>
          <w:rFonts w:ascii="Times New Roman" w:hAnsi="Times New Roman" w:cs="Times New Roman"/>
          <w:b/>
        </w:rPr>
        <w:tab/>
        <w:t xml:space="preserve">Wood KC, &amp; Gladwin MT. The hydrogen highway to reperfusion therapy. Nat Med, 2007, 13(6): 673-674. </w:t>
      </w:r>
      <w:hyperlink r:id="rId34" w:history="1">
        <w:r>
          <w:rPr>
            <w:rStyle w:val="ac"/>
            <w:rFonts w:ascii="Times New Roman" w:hAnsi="Times New Roman" w:cs="Times New Roman"/>
            <w:b/>
          </w:rPr>
          <w:t>https://doi.org/10.1038/nm06</w:t>
        </w:r>
        <w:r>
          <w:rPr>
            <w:rStyle w:val="ac"/>
            <w:rFonts w:ascii="Times New Roman" w:hAnsi="Times New Roman" w:cs="Times New Roman"/>
            <w:b/>
          </w:rPr>
          <w:t>07-673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0.</w:t>
      </w:r>
      <w:r>
        <w:rPr>
          <w:rFonts w:ascii="Times New Roman" w:hAnsi="Times New Roman" w:cs="Times New Roman"/>
          <w:b/>
        </w:rPr>
        <w:tab/>
        <w:t>Espinós C, Galindo MI, García-Gimeno MA, Ibáñez-Cabellos JS, Martínez-Rubio D, Millán JM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Oxidative Stress, a Crossroad Between Rare Diseases and Neurodegeneration. Antioxidants (Basel), 2020, 9(4)</w:t>
      </w:r>
      <w:hyperlink r:id="rId35" w:history="1">
        <w:r>
          <w:rPr>
            <w:rStyle w:val="ac"/>
            <w:rFonts w:ascii="Times New Roman" w:hAnsi="Times New Roman" w:cs="Times New Roman"/>
            <w:b/>
          </w:rPr>
          <w:t>https://doi.org/10.3390/antiox9040313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1.</w:t>
      </w:r>
      <w:r>
        <w:rPr>
          <w:rFonts w:ascii="Times New Roman" w:hAnsi="Times New Roman" w:cs="Times New Roman"/>
          <w:b/>
        </w:rPr>
        <w:tab/>
        <w:t xml:space="preserve">Federico A, Cardaioli E, Da Pozzo P, Formichi P, Gallus GN, &amp; Radi E. Mitochondria, oxidative stress and neurodegeneration. J Neurol Sci, 2012, 322(1-2): 254-262. </w:t>
      </w:r>
      <w:hyperlink r:id="rId36" w:history="1">
        <w:r>
          <w:rPr>
            <w:rStyle w:val="ac"/>
            <w:rFonts w:ascii="Times New Roman" w:hAnsi="Times New Roman" w:cs="Times New Roman"/>
            <w:b/>
          </w:rPr>
          <w:t>https://doi.org/10.1016/j.jns.2012.05.03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2.</w:t>
      </w:r>
      <w:r>
        <w:rPr>
          <w:rFonts w:ascii="Times New Roman" w:hAnsi="Times New Roman" w:cs="Times New Roman"/>
          <w:b/>
        </w:rPr>
        <w:tab/>
        <w:t>Chalke SD, &amp; Kale PP. Combinational Approaches Targeting Neurodegeneration, Oxidative Stress, and Inflammation in the Treatment of Diabetic Retinopathy. Curr Drug Targets, 2021, 22(16): 1</w:t>
      </w:r>
      <w:r>
        <w:rPr>
          <w:rFonts w:ascii="Times New Roman" w:hAnsi="Times New Roman" w:cs="Times New Roman"/>
          <w:b/>
        </w:rPr>
        <w:t xml:space="preserve">810-1824. </w:t>
      </w:r>
      <w:hyperlink r:id="rId37" w:history="1">
        <w:r>
          <w:rPr>
            <w:rStyle w:val="ac"/>
            <w:rFonts w:ascii="Times New Roman" w:hAnsi="Times New Roman" w:cs="Times New Roman"/>
            <w:b/>
          </w:rPr>
          <w:t>https://doi.org/10.2174/1389450122666210319113136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3.</w:t>
      </w:r>
      <w:r>
        <w:rPr>
          <w:rFonts w:ascii="Times New Roman" w:hAnsi="Times New Roman" w:cs="Times New Roman"/>
          <w:b/>
        </w:rPr>
        <w:tab/>
        <w:t>Nagata K, Nakashima-Kamimura N, Mikami T, Ohsawa I, &amp; Ohta S. Consumption of molecular hydrogen prevents the stress-induced im</w:t>
      </w:r>
      <w:r>
        <w:rPr>
          <w:rFonts w:ascii="Times New Roman" w:hAnsi="Times New Roman" w:cs="Times New Roman"/>
          <w:b/>
        </w:rPr>
        <w:t xml:space="preserve">pairments in hippocampus-dependent learning tasks during chronic physical restraint in mice. Neuropsychopharmacology, 2009, 34(2): 501-508. </w:t>
      </w:r>
      <w:hyperlink r:id="rId38" w:history="1">
        <w:r>
          <w:rPr>
            <w:rStyle w:val="ac"/>
            <w:rFonts w:ascii="Times New Roman" w:hAnsi="Times New Roman" w:cs="Times New Roman"/>
            <w:b/>
          </w:rPr>
          <w:t>https://doi.org/10.1038/npp.2008.95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4.</w:t>
      </w:r>
      <w:r>
        <w:rPr>
          <w:rFonts w:ascii="Times New Roman" w:hAnsi="Times New Roman" w:cs="Times New Roman"/>
          <w:b/>
        </w:rPr>
        <w:tab/>
        <w:t xml:space="preserve">Li J, Wang C, Zhang JH, </w:t>
      </w:r>
      <w:r>
        <w:rPr>
          <w:rFonts w:ascii="Times New Roman" w:hAnsi="Times New Roman" w:cs="Times New Roman"/>
          <w:b/>
        </w:rPr>
        <w:t xml:space="preserve">Cai JM, Cao YP, &amp; Sun XJ. Hydrogen-rich saline improves memory function in a rat model of amyloid-beta-induced Alzheimer's disease by reduction of oxidative stress. Brain Res, 2010, 1328: 152-161. </w:t>
      </w:r>
      <w:hyperlink r:id="rId39" w:history="1">
        <w:r>
          <w:rPr>
            <w:rStyle w:val="ac"/>
            <w:rFonts w:ascii="Times New Roman" w:hAnsi="Times New Roman" w:cs="Times New Roman"/>
            <w:b/>
          </w:rPr>
          <w:t>https://doi.org/10.1016/j.brainres.2010.02.046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5.</w:t>
      </w:r>
      <w:r>
        <w:rPr>
          <w:rFonts w:ascii="Times New Roman" w:hAnsi="Times New Roman" w:cs="Times New Roman"/>
          <w:b/>
        </w:rPr>
        <w:tab/>
        <w:t xml:space="preserve">Tan X, Shen F, Dong WL, Yang Y, &amp; Chen G. The role of hydrogen in Alzheimer's disease. Med Gas Res, 2018, 8(4): 176-180. </w:t>
      </w:r>
      <w:hyperlink r:id="rId40" w:history="1">
        <w:r>
          <w:rPr>
            <w:rStyle w:val="ac"/>
            <w:rFonts w:ascii="Times New Roman" w:hAnsi="Times New Roman" w:cs="Times New Roman"/>
            <w:b/>
          </w:rPr>
          <w:t>https://doi.org/10.4103/20</w:t>
        </w:r>
        <w:r>
          <w:rPr>
            <w:rStyle w:val="ac"/>
            <w:rFonts w:ascii="Times New Roman" w:hAnsi="Times New Roman" w:cs="Times New Roman"/>
            <w:b/>
          </w:rPr>
          <w:t>45-9912.24827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6.</w:t>
      </w:r>
      <w:r>
        <w:rPr>
          <w:rFonts w:ascii="Times New Roman" w:hAnsi="Times New Roman" w:cs="Times New Roman"/>
          <w:b/>
        </w:rPr>
        <w:tab/>
        <w:t>Zheng ZG, Sun WZ, Hu JY, Jie ZJ, Xu JF, Cao J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Hydrogen/oxygen therapy for the treatment of an acute exacerbation of chronic obstructive pulmonary disease: results of a multicenter, randomized, double-blind, parallel-group cont</w:t>
      </w:r>
      <w:r>
        <w:rPr>
          <w:rFonts w:ascii="Times New Roman" w:hAnsi="Times New Roman" w:cs="Times New Roman"/>
          <w:b/>
        </w:rPr>
        <w:t xml:space="preserve">rolled trial. Respir Res, 2021, 22(1): 149. </w:t>
      </w:r>
      <w:hyperlink r:id="rId41" w:history="1">
        <w:r>
          <w:rPr>
            <w:rStyle w:val="ac"/>
            <w:rFonts w:ascii="Times New Roman" w:hAnsi="Times New Roman" w:cs="Times New Roman"/>
            <w:b/>
          </w:rPr>
          <w:t>https://doi.org/10.1186/s12931-021-01740-w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7.</w:t>
      </w:r>
      <w:r>
        <w:rPr>
          <w:rFonts w:ascii="Times New Roman" w:hAnsi="Times New Roman" w:cs="Times New Roman"/>
          <w:b/>
        </w:rPr>
        <w:tab/>
        <w:t>Lin YT, Shi QQ, Zhang L, Yue CP, He ZJ, Li XX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Hydrogen-rich water ameliorates neuropathological impairments in a mouse model of Alzheimer's disease through reducing neuroinflammation and modulating intestinal microbiota. Neural Regen Res, 2022, 17(2): 409-417. </w:t>
      </w:r>
      <w:hyperlink r:id="rId42" w:history="1">
        <w:r>
          <w:rPr>
            <w:rStyle w:val="ac"/>
            <w:rFonts w:ascii="Times New Roman" w:hAnsi="Times New Roman" w:cs="Times New Roman"/>
            <w:b/>
          </w:rPr>
          <w:t>https://doi.org/10.4103/1673-5374.317992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8.    Ono H, Nishijima Y, Sakamoto M, Kitamura S, Naitoh Y, Suzuki K, </w:t>
      </w:r>
      <w:r>
        <w:rPr>
          <w:rFonts w:ascii="Times New Roman" w:hAnsi="Times New Roman" w:cs="Times New Roman"/>
          <w:b/>
          <w:i/>
        </w:rPr>
        <w:t>et al.</w:t>
      </w:r>
      <w:r>
        <w:rPr>
          <w:rFonts w:ascii="Times New Roman" w:hAnsi="Times New Roman" w:cs="Times New Roman"/>
          <w:b/>
        </w:rPr>
        <w:t xml:space="preserve"> Long-Term Inhalation of Hydrogen Gas for Patients with Advanced Alzheimer's Disease: A Case Report Showing Improvement </w:t>
      </w:r>
      <w:r>
        <w:rPr>
          <w:rFonts w:ascii="Times New Roman" w:hAnsi="Times New Roman" w:cs="Times New Roman"/>
          <w:b/>
        </w:rPr>
        <w:t xml:space="preserve">in Fecal Incontinence. </w:t>
      </w:r>
      <w:r>
        <w:rPr>
          <w:rFonts w:ascii="Times New Roman" w:hAnsi="Times New Roman" w:cs="Times New Roman"/>
          <w:b/>
          <w:i/>
        </w:rPr>
        <w:t>Med Res Arch,</w:t>
      </w:r>
      <w:r>
        <w:rPr>
          <w:rFonts w:ascii="Times New Roman" w:hAnsi="Times New Roman" w:cs="Times New Roman"/>
          <w:b/>
        </w:rPr>
        <w:t xml:space="preserve"> 2022, 10(7). </w:t>
      </w:r>
      <w:r>
        <w:rPr>
          <w:rFonts w:ascii="Times New Roman" w:hAnsi="Times New Roman" w:cs="Times New Roman" w:hint="eastAsia"/>
          <w:b/>
        </w:rPr>
        <w:t>https://doi.org/10.18103/mra.v10i7.2951</w:t>
      </w:r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39.</w:t>
      </w:r>
      <w:r>
        <w:rPr>
          <w:rFonts w:ascii="Times New Roman" w:hAnsi="Times New Roman" w:cs="Times New Roman"/>
          <w:b/>
        </w:rPr>
        <w:tab/>
        <w:t>Nishimaki K, Asada T, Ohsawa I, Nakajima E, Ikejima C, Yokota T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Effects of Molecular Hydrogen Assessed by an Animal Model and a Randomized Clinical Study on Mild Cognitive Impairment. Curr Alzheimer Res, 2018, 15(5): 482-492. </w:t>
      </w:r>
      <w:hyperlink r:id="rId43" w:history="1">
        <w:r>
          <w:rPr>
            <w:rStyle w:val="ac"/>
            <w:rFonts w:ascii="Times New Roman" w:hAnsi="Times New Roman" w:cs="Times New Roman"/>
            <w:b/>
          </w:rPr>
          <w:t>https://doi.org/10.2174/15672</w:t>
        </w:r>
        <w:r>
          <w:rPr>
            <w:rStyle w:val="ac"/>
            <w:rFonts w:ascii="Times New Roman" w:hAnsi="Times New Roman" w:cs="Times New Roman"/>
            <w:b/>
          </w:rPr>
          <w:t>05014666171106145017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0.</w:t>
      </w:r>
      <w:r>
        <w:rPr>
          <w:rFonts w:ascii="Times New Roman" w:hAnsi="Times New Roman" w:cs="Times New Roman"/>
          <w:b/>
        </w:rPr>
        <w:tab/>
        <w:t xml:space="preserve">Bookheimer S, &amp; Burggren A. APOE-4 genotype and neurophysiological vulnerability to </w:t>
      </w:r>
      <w:r>
        <w:rPr>
          <w:rFonts w:ascii="Times New Roman" w:hAnsi="Times New Roman" w:cs="Times New Roman"/>
          <w:b/>
        </w:rPr>
        <w:lastRenderedPageBreak/>
        <w:t xml:space="preserve">Alzheimer's and cognitive aging. Annu Rev Clin Psychol, 2009, 5: 343-362. </w:t>
      </w:r>
      <w:hyperlink r:id="rId44" w:history="1">
        <w:r>
          <w:rPr>
            <w:rStyle w:val="ac"/>
            <w:rFonts w:ascii="Times New Roman" w:hAnsi="Times New Roman" w:cs="Times New Roman"/>
            <w:b/>
          </w:rPr>
          <w:t>htt</w:t>
        </w:r>
        <w:r>
          <w:rPr>
            <w:rStyle w:val="ac"/>
            <w:rFonts w:ascii="Times New Roman" w:hAnsi="Times New Roman" w:cs="Times New Roman"/>
            <w:b/>
          </w:rPr>
          <w:t>ps://doi.org/10.1146/annurev.clinpsy.032408.153625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1.</w:t>
      </w:r>
      <w:r>
        <w:rPr>
          <w:rFonts w:ascii="Times New Roman" w:hAnsi="Times New Roman" w:cs="Times New Roman"/>
          <w:b/>
        </w:rPr>
        <w:tab/>
        <w:t>Uddin MS, Kabir MT, Al Mamun A, Abdel-Daim MM, Barreto GE, &amp; Ashraf GM. APOE and Alzheimer's Disease: Evidence Mounts that Targeting APOE4 may Combat Alzheimer's Pathogenesis. Mol Neurobiol, 2019, 5</w:t>
      </w:r>
      <w:r>
        <w:rPr>
          <w:rFonts w:ascii="Times New Roman" w:hAnsi="Times New Roman" w:cs="Times New Roman"/>
          <w:b/>
        </w:rPr>
        <w:t xml:space="preserve">6(4): 2450-2465. </w:t>
      </w:r>
      <w:hyperlink r:id="rId45" w:history="1">
        <w:r>
          <w:rPr>
            <w:rStyle w:val="ac"/>
            <w:rFonts w:ascii="Times New Roman" w:hAnsi="Times New Roman" w:cs="Times New Roman"/>
            <w:b/>
          </w:rPr>
          <w:t>https://doi.org/10.1007/s12035-018-1237-z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2.</w:t>
      </w:r>
      <w:r>
        <w:rPr>
          <w:rFonts w:ascii="Times New Roman" w:hAnsi="Times New Roman" w:cs="Times New Roman"/>
          <w:b/>
        </w:rPr>
        <w:tab/>
        <w:t>Grossberg GT, Schmitt FA, Meng X, Tekin S, &amp; Olin J. Reviews: Effects of transdermal rivastigmine on ADAS-cog items in mild-to-moderate</w:t>
      </w:r>
      <w:r>
        <w:rPr>
          <w:rFonts w:ascii="Times New Roman" w:hAnsi="Times New Roman" w:cs="Times New Roman"/>
          <w:b/>
        </w:rPr>
        <w:t xml:space="preserve"> Alzheimer's disease. Am J Alzheimers Dis Other Demen, 2010, 25(8): 627-633. </w:t>
      </w:r>
      <w:hyperlink r:id="rId46" w:history="1">
        <w:r>
          <w:rPr>
            <w:rStyle w:val="ac"/>
            <w:rFonts w:ascii="Times New Roman" w:hAnsi="Times New Roman" w:cs="Times New Roman"/>
            <w:b/>
          </w:rPr>
          <w:t>https://doi.org/10.1177/1533317510385808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3.</w:t>
      </w:r>
      <w:r>
        <w:rPr>
          <w:rFonts w:ascii="Times New Roman" w:hAnsi="Times New Roman" w:cs="Times New Roman"/>
          <w:b/>
        </w:rPr>
        <w:tab/>
        <w:t>Kueper JK, Speechley M, &amp; Montero-Odasso M. The Alzheimer's Disease Assessmen</w:t>
      </w:r>
      <w:r>
        <w:rPr>
          <w:rFonts w:ascii="Times New Roman" w:hAnsi="Times New Roman" w:cs="Times New Roman"/>
          <w:b/>
        </w:rPr>
        <w:t xml:space="preserve">t Scale-Cognitive Subscale (ADAS-Cog): Modifications and Responsiveness in Pre-Dementia Populations. A Narrative Review. J Alzheimers Dis, 2018, 63(2): 423-444. </w:t>
      </w:r>
      <w:hyperlink r:id="rId47" w:history="1">
        <w:r>
          <w:rPr>
            <w:rStyle w:val="ac"/>
            <w:rFonts w:ascii="Times New Roman" w:hAnsi="Times New Roman" w:cs="Times New Roman"/>
            <w:b/>
          </w:rPr>
          <w:t>https://doi.org/10.3233/jad-170991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4.</w:t>
      </w:r>
      <w:r>
        <w:rPr>
          <w:rFonts w:ascii="Times New Roman" w:hAnsi="Times New Roman" w:cs="Times New Roman"/>
          <w:b/>
        </w:rPr>
        <w:tab/>
        <w:t>Ono H</w:t>
      </w:r>
      <w:r>
        <w:rPr>
          <w:rFonts w:ascii="Times New Roman" w:hAnsi="Times New Roman" w:cs="Times New Roman"/>
          <w:b/>
        </w:rPr>
        <w:t>, Nishijima Y, Ohta S, Sakamoto M, Kinone K, Horikosi T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Hydrogen Gas Inhalation Treatment in Acute Cerebral Infarction: A Randomized Controlled Clinical Study on Safety and Neuroprotection. J Stroke Cerebrovasc Dis, 2017, 26(11): 2587-2594. </w:t>
      </w:r>
      <w:hyperlink r:id="rId48" w:history="1">
        <w:r>
          <w:rPr>
            <w:rStyle w:val="ac"/>
            <w:rFonts w:ascii="Times New Roman" w:hAnsi="Times New Roman" w:cs="Times New Roman"/>
            <w:b/>
          </w:rPr>
          <w:t>https://doi.org/10.1016/j.jstrokecerebrovasdis.2017.06.012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5.</w:t>
      </w:r>
      <w:r>
        <w:rPr>
          <w:rFonts w:ascii="Times New Roman" w:hAnsi="Times New Roman" w:cs="Times New Roman"/>
          <w:b/>
        </w:rPr>
        <w:tab/>
        <w:t>Botek M, Krejčí J, Valenta M, McKune A, Sládečková B, Konečný P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Molecular Hydrogen Positively Affects Physical and Re</w:t>
      </w:r>
      <w:r>
        <w:rPr>
          <w:rFonts w:ascii="Times New Roman" w:hAnsi="Times New Roman" w:cs="Times New Roman"/>
          <w:b/>
        </w:rPr>
        <w:t>spiratory Function in Acute Post-COVID-19 Patients: A New Perspective in Rehabilitation. Int J Environ Res Public Health, 2022, 19(4)</w:t>
      </w:r>
      <w:hyperlink r:id="rId49" w:history="1">
        <w:r>
          <w:rPr>
            <w:rStyle w:val="ac"/>
            <w:rFonts w:ascii="Times New Roman" w:hAnsi="Times New Roman" w:cs="Times New Roman"/>
            <w:b/>
          </w:rPr>
          <w:t>https://doi.org/10.3390/ijerph19041992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6.</w:t>
      </w:r>
      <w:r>
        <w:rPr>
          <w:rFonts w:ascii="Times New Roman" w:hAnsi="Times New Roman" w:cs="Times New Roman"/>
          <w:b/>
        </w:rPr>
        <w:tab/>
        <w:t>Pluta R, Januszewski S, &amp;</w:t>
      </w:r>
      <w:r>
        <w:rPr>
          <w:rFonts w:ascii="Times New Roman" w:hAnsi="Times New Roman" w:cs="Times New Roman"/>
          <w:b/>
        </w:rPr>
        <w:t xml:space="preserve"> Czuczwar SJ. Molecular Hydrogen Neuroprotection in Post-Ischemic Neurodegeneration in the Form of Alzheimer's Disease Proteinopathy: Underlying Mechanisms and Potential for Clinical Implementation-Fantasy or Reality? Int J Mol Sci, 2022, 23(12)</w:t>
      </w:r>
      <w:hyperlink r:id="rId50" w:history="1">
        <w:r>
          <w:rPr>
            <w:rStyle w:val="ac"/>
            <w:rFonts w:ascii="Times New Roman" w:hAnsi="Times New Roman" w:cs="Times New Roman"/>
            <w:b/>
          </w:rPr>
          <w:t>https://doi.org/10.3390/ijms23126591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7.</w:t>
      </w:r>
      <w:r>
        <w:rPr>
          <w:rFonts w:ascii="Times New Roman" w:hAnsi="Times New Roman" w:cs="Times New Roman"/>
          <w:b/>
        </w:rPr>
        <w:tab/>
        <w:t>Cole AR, Sperotto F, DiNardo JA, Carlisle S, Rivkin MJ, Sleeper LA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Safety of Prolonged Inhalation of Hydrogen Gas in Air in Healthy Adults. Crit Care Explor, 2021, 3</w:t>
      </w:r>
      <w:r>
        <w:rPr>
          <w:rFonts w:ascii="Times New Roman" w:hAnsi="Times New Roman" w:cs="Times New Roman"/>
          <w:b/>
        </w:rPr>
        <w:t xml:space="preserve">(10): e543. </w:t>
      </w:r>
      <w:hyperlink r:id="rId51" w:history="1">
        <w:r>
          <w:rPr>
            <w:rStyle w:val="ac"/>
            <w:rFonts w:ascii="Times New Roman" w:hAnsi="Times New Roman" w:cs="Times New Roman"/>
            <w:b/>
          </w:rPr>
          <w:t>https://doi.org/10.1097/cce.0000000000000543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8.</w:t>
      </w:r>
      <w:r>
        <w:rPr>
          <w:rFonts w:ascii="Times New Roman" w:hAnsi="Times New Roman" w:cs="Times New Roman"/>
          <w:b/>
        </w:rPr>
        <w:tab/>
        <w:t>Toniolo S, Serra L, Olivito G, Caltagirone C, Mercuri NB, Marra C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Cerebellar White Matter Disruption in Alzheimer's Disease Pa</w:t>
      </w:r>
      <w:r>
        <w:rPr>
          <w:rFonts w:ascii="Times New Roman" w:hAnsi="Times New Roman" w:cs="Times New Roman"/>
          <w:b/>
        </w:rPr>
        <w:t xml:space="preserve">tients: A Diffusion Tensor Imaging Study. J Alzheimers Dis, 2020, 74(2): 615-624. </w:t>
      </w:r>
      <w:hyperlink r:id="rId52" w:history="1">
        <w:r>
          <w:rPr>
            <w:rStyle w:val="ac"/>
            <w:rFonts w:ascii="Times New Roman" w:hAnsi="Times New Roman" w:cs="Times New Roman"/>
            <w:b/>
          </w:rPr>
          <w:t>https://doi.org/10.3233/jad-191125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49.</w:t>
      </w:r>
      <w:r>
        <w:rPr>
          <w:rFonts w:ascii="Times New Roman" w:hAnsi="Times New Roman" w:cs="Times New Roman"/>
          <w:b/>
        </w:rPr>
        <w:tab/>
        <w:t>Torso M, Bozzali M, Zamboni G, Jenkinson M, &amp;</w:t>
      </w:r>
      <w:r>
        <w:rPr>
          <w:rFonts w:ascii="Times New Roman" w:hAnsi="Times New Roman" w:cs="Times New Roman"/>
          <w:b/>
        </w:rPr>
        <w:t xml:space="preserve"> Chance SA. Detection of Alzheimer's Disease using cortical diffusion tensor imaging. Hum Brain Mapp, 2021, 42(4): 967-977. </w:t>
      </w:r>
      <w:hyperlink r:id="rId53" w:history="1">
        <w:r>
          <w:rPr>
            <w:rStyle w:val="ac"/>
            <w:rFonts w:ascii="Times New Roman" w:hAnsi="Times New Roman" w:cs="Times New Roman"/>
            <w:b/>
          </w:rPr>
          <w:t>https://doi.org/10.1002/hbm.25271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50.</w:t>
      </w:r>
      <w:r>
        <w:rPr>
          <w:rFonts w:ascii="Times New Roman" w:hAnsi="Times New Roman" w:cs="Times New Roman"/>
          <w:b/>
        </w:rPr>
        <w:tab/>
        <w:t>Baird L, &amp; Yamamoto M. The Molecular Mechani</w:t>
      </w:r>
      <w:r>
        <w:rPr>
          <w:rFonts w:ascii="Times New Roman" w:hAnsi="Times New Roman" w:cs="Times New Roman"/>
          <w:b/>
        </w:rPr>
        <w:t>sms Regulating the KEAP1-NRF2 Pathway. Mol Cell Biol, 2020, 40(13)</w:t>
      </w:r>
      <w:hyperlink r:id="rId54" w:history="1">
        <w:r>
          <w:rPr>
            <w:rStyle w:val="ac"/>
            <w:rFonts w:ascii="Times New Roman" w:hAnsi="Times New Roman" w:cs="Times New Roman"/>
            <w:b/>
          </w:rPr>
          <w:t>https://doi.org/10.1128/mcb.00099-2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51.</w:t>
      </w:r>
      <w:r>
        <w:rPr>
          <w:rFonts w:ascii="Times New Roman" w:hAnsi="Times New Roman" w:cs="Times New Roman"/>
          <w:b/>
        </w:rPr>
        <w:tab/>
        <w:t xml:space="preserve">Bellezza I, Giambanco I, Minelli A, &amp; Donato R. Nrf2-Keap1 signaling in oxidative and reductive </w:t>
      </w:r>
      <w:r>
        <w:rPr>
          <w:rFonts w:ascii="Times New Roman" w:hAnsi="Times New Roman" w:cs="Times New Roman"/>
          <w:b/>
        </w:rPr>
        <w:t xml:space="preserve">stress. Biochim Biophys Acta Mol Cell Res, 2018, 1865(5): 721-733. </w:t>
      </w:r>
      <w:hyperlink r:id="rId55" w:history="1">
        <w:r>
          <w:rPr>
            <w:rStyle w:val="ac"/>
            <w:rFonts w:ascii="Times New Roman" w:hAnsi="Times New Roman" w:cs="Times New Roman"/>
            <w:b/>
          </w:rPr>
          <w:t>https://doi.org/10.1016/j.bbamcr.2018.02.01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52.</w:t>
      </w:r>
      <w:r>
        <w:rPr>
          <w:rFonts w:ascii="Times New Roman" w:hAnsi="Times New Roman" w:cs="Times New Roman"/>
          <w:b/>
        </w:rPr>
        <w:tab/>
        <w:t>Ma Q. Role of nrf2 in oxidative stress and toxicity. Annu Rev Pharmacol Toxicol</w:t>
      </w:r>
      <w:r>
        <w:rPr>
          <w:rFonts w:ascii="Times New Roman" w:hAnsi="Times New Roman" w:cs="Times New Roman"/>
          <w:b/>
        </w:rPr>
        <w:t xml:space="preserve">, 2013, 53: 401-426. </w:t>
      </w:r>
      <w:hyperlink r:id="rId56" w:history="1">
        <w:r>
          <w:rPr>
            <w:rStyle w:val="ac"/>
            <w:rFonts w:ascii="Times New Roman" w:hAnsi="Times New Roman" w:cs="Times New Roman"/>
            <w:b/>
          </w:rPr>
          <w:t>https://doi.org/10.1146/annurev-pharmtox-011112-14032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53.</w:t>
      </w:r>
      <w:r>
        <w:rPr>
          <w:rFonts w:ascii="Times New Roman" w:hAnsi="Times New Roman" w:cs="Times New Roman"/>
          <w:b/>
        </w:rPr>
        <w:tab/>
        <w:t>Taguchi K, &amp; Yamamoto M. The KEAP1-NRF2 System as a Molecular Target of Cancer Treatment. Cancers (Basel)</w:t>
      </w:r>
      <w:r>
        <w:rPr>
          <w:rFonts w:ascii="Times New Roman" w:hAnsi="Times New Roman" w:cs="Times New Roman"/>
          <w:b/>
        </w:rPr>
        <w:t>, 2020, 13(1)</w:t>
      </w:r>
      <w:hyperlink r:id="rId57" w:history="1">
        <w:r>
          <w:rPr>
            <w:rStyle w:val="ac"/>
            <w:rFonts w:ascii="Times New Roman" w:hAnsi="Times New Roman" w:cs="Times New Roman"/>
            <w:b/>
          </w:rPr>
          <w:t>https://doi.org/10.3390/cancers13010046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54.</w:t>
      </w:r>
      <w:r>
        <w:rPr>
          <w:rFonts w:ascii="Times New Roman" w:hAnsi="Times New Roman" w:cs="Times New Roman"/>
          <w:b/>
        </w:rPr>
        <w:tab/>
        <w:t>Saha S, Buttari B, Panieri E, Profumo E, &amp; Saso L. An Overview of Nrf2 Signaling Pathway and Its Role in Inflammation. Molecules, 2020, 25(22)</w:t>
      </w:r>
      <w:hyperlink r:id="rId58" w:history="1">
        <w:r>
          <w:rPr>
            <w:rStyle w:val="ac"/>
            <w:rFonts w:ascii="Times New Roman" w:hAnsi="Times New Roman" w:cs="Times New Roman"/>
            <w:b/>
          </w:rPr>
          <w:t>https://doi.org/10.3390/molecules25225474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55.</w:t>
      </w:r>
      <w:r>
        <w:rPr>
          <w:rFonts w:ascii="Times New Roman" w:hAnsi="Times New Roman" w:cs="Times New Roman"/>
          <w:b/>
        </w:rPr>
        <w:tab/>
        <w:t xml:space="preserve">Farina M, Vieira LE, Buttari B, Profumo E, &amp; Saso L. The Nrf2 Pathway in Ischemic Stroke: A Review. Molecules, 2021, 26(16). </w:t>
      </w:r>
      <w:hyperlink r:id="rId59" w:history="1">
        <w:r>
          <w:rPr>
            <w:rStyle w:val="ac"/>
            <w:rFonts w:ascii="Times New Roman" w:hAnsi="Times New Roman" w:cs="Times New Roman"/>
            <w:b/>
          </w:rPr>
          <w:t>https://doi.org/10.3390/molecules26165001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56.</w:t>
      </w:r>
      <w:r>
        <w:rPr>
          <w:rFonts w:ascii="Times New Roman" w:hAnsi="Times New Roman" w:cs="Times New Roman"/>
          <w:b/>
        </w:rPr>
        <w:tab/>
        <w:t xml:space="preserve">Yu C, &amp; Xiao JH. The Keap1-Nrf2 System: A Mediator between Oxidative Stress and Aging. Oxid Med Cell Longev, 2021, 2021: 6635460. </w:t>
      </w:r>
      <w:hyperlink r:id="rId60" w:history="1">
        <w:r>
          <w:rPr>
            <w:rStyle w:val="ac"/>
            <w:rFonts w:ascii="Times New Roman" w:hAnsi="Times New Roman" w:cs="Times New Roman"/>
            <w:b/>
          </w:rPr>
          <w:t>https://doi.org/10.1155/2021/663546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57.</w:t>
      </w:r>
      <w:r>
        <w:rPr>
          <w:rFonts w:ascii="Times New Roman" w:hAnsi="Times New Roman" w:cs="Times New Roman"/>
          <w:b/>
        </w:rPr>
        <w:tab/>
        <w:t>Kawamura T, Wakabayashi N, Shigemura N, Huang CS, Masutani K, Tanaka Y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/>
          <w:b/>
        </w:rPr>
        <w:lastRenderedPageBreak/>
        <w:t>Hydrogen gas reduces hyperoxic lung injury via the Nrf2 pathway in vivo. Am J Physiol Lung Cell Mol Physiol, 2013, 304(10): L646-656.</w:t>
      </w:r>
      <w:r>
        <w:rPr>
          <w:rFonts w:ascii="Times New Roman" w:hAnsi="Times New Roman" w:cs="Times New Roman"/>
          <w:b/>
        </w:rPr>
        <w:t xml:space="preserve"> </w:t>
      </w:r>
      <w:hyperlink r:id="rId61" w:history="1">
        <w:r>
          <w:rPr>
            <w:rStyle w:val="ac"/>
            <w:rFonts w:ascii="Times New Roman" w:hAnsi="Times New Roman" w:cs="Times New Roman"/>
            <w:b/>
          </w:rPr>
          <w:t>https://doi.org/10.1152/ajplung.00164.2012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58.</w:t>
      </w:r>
      <w:r>
        <w:rPr>
          <w:rFonts w:ascii="Times New Roman" w:hAnsi="Times New Roman" w:cs="Times New Roman"/>
          <w:b/>
        </w:rPr>
        <w:tab/>
        <w:t>Zhai X, Chen X, Shi J, Shi D, Ye Z, Liu W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Lactulose ameliorates cerebral ischemia-reperfusion injury in rats by inducing hydrogen by activati</w:t>
      </w:r>
      <w:r>
        <w:rPr>
          <w:rFonts w:ascii="Times New Roman" w:hAnsi="Times New Roman" w:cs="Times New Roman"/>
          <w:b/>
        </w:rPr>
        <w:t xml:space="preserve">ng Nrf2 expression. Free Radic Biol Med, 2013, 65: 731-741. </w:t>
      </w:r>
      <w:hyperlink r:id="rId62" w:history="1">
        <w:r>
          <w:rPr>
            <w:rStyle w:val="ac"/>
            <w:rFonts w:ascii="Times New Roman" w:hAnsi="Times New Roman" w:cs="Times New Roman"/>
            <w:b/>
          </w:rPr>
          <w:t>https://doi.org/10.1016/j.freeradbiomed.2013.08.004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59.</w:t>
      </w:r>
      <w:r>
        <w:rPr>
          <w:rFonts w:ascii="Times New Roman" w:hAnsi="Times New Roman" w:cs="Times New Roman"/>
          <w:b/>
        </w:rPr>
        <w:tab/>
        <w:t>Chen H, Xie K, Han H, Li Y, Liu L, Yang T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Molecular hydrogen pro</w:t>
      </w:r>
      <w:r>
        <w:rPr>
          <w:rFonts w:ascii="Times New Roman" w:hAnsi="Times New Roman" w:cs="Times New Roman"/>
          <w:b/>
        </w:rPr>
        <w:t xml:space="preserve">tects mice against polymicrobial sepsis by ameliorating endothelial dysfunction via an Nrf2/HO-1 signaling pathway. Int Immunopharmacol, 2015, 28(1): 643-654. </w:t>
      </w:r>
      <w:hyperlink r:id="rId63" w:history="1">
        <w:r>
          <w:rPr>
            <w:rStyle w:val="ac"/>
            <w:rFonts w:ascii="Times New Roman" w:hAnsi="Times New Roman" w:cs="Times New Roman"/>
            <w:b/>
          </w:rPr>
          <w:t>https://doi.org/10.1016/j.intimp.2015.0</w:t>
        </w:r>
        <w:r>
          <w:rPr>
            <w:rStyle w:val="ac"/>
            <w:rFonts w:ascii="Times New Roman" w:hAnsi="Times New Roman" w:cs="Times New Roman"/>
            <w:b/>
          </w:rPr>
          <w:t>7.034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60.</w:t>
      </w:r>
      <w:r>
        <w:rPr>
          <w:rFonts w:ascii="Times New Roman" w:hAnsi="Times New Roman" w:cs="Times New Roman"/>
          <w:b/>
        </w:rPr>
        <w:tab/>
        <w:t>Yu J, Zhang W, Zhang R, Jiang G, Tang H, Ruan X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Molecular hydrogen attenuates hypoxia/reoxygenation injury of intrahepatic cholangiocytes by activating Nrf2 expression. Toxicol Lett, 2015, 238(3): 11-19. </w:t>
      </w:r>
      <w:hyperlink r:id="rId64" w:history="1">
        <w:r>
          <w:rPr>
            <w:rStyle w:val="ac"/>
            <w:rFonts w:ascii="Times New Roman" w:hAnsi="Times New Roman" w:cs="Times New Roman"/>
            <w:b/>
          </w:rPr>
          <w:t>https://doi.org/10.1016/j.toxlet.2015.08.01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61.</w:t>
      </w:r>
      <w:r>
        <w:rPr>
          <w:rFonts w:ascii="Times New Roman" w:hAnsi="Times New Roman" w:cs="Times New Roman"/>
          <w:b/>
        </w:rPr>
        <w:tab/>
        <w:t>Tamaki N, Orihuela-Campos RC, Fukui M, &amp; Ito HO. Hydrogen-Rich Water Intake Accelerates Oral Palatal Wound Healing via Activation of the Nrf2/Antioxidant Defense Pathways in a R</w:t>
      </w:r>
      <w:r>
        <w:rPr>
          <w:rFonts w:ascii="Times New Roman" w:hAnsi="Times New Roman" w:cs="Times New Roman"/>
          <w:b/>
        </w:rPr>
        <w:t xml:space="preserve">at Model. Oxid Med Cell Longev, 2016, 2016: 5679040. </w:t>
      </w:r>
      <w:hyperlink r:id="rId65" w:history="1">
        <w:r>
          <w:rPr>
            <w:rStyle w:val="ac"/>
            <w:rFonts w:ascii="Times New Roman" w:hAnsi="Times New Roman" w:cs="Times New Roman"/>
            <w:b/>
          </w:rPr>
          <w:t>https://doi.org/10.1155/2016/567904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62.</w:t>
      </w:r>
      <w:r>
        <w:rPr>
          <w:rFonts w:ascii="Times New Roman" w:hAnsi="Times New Roman" w:cs="Times New Roman"/>
          <w:b/>
        </w:rPr>
        <w:tab/>
        <w:t>Diao M, Zhang S, Wu L, Huan L, Huang F, Cui Y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Hydrogen Gas Inhalation Attenuates Seawater Instillation-Induced Acute Lung Injury via the Nrf2 Pathway in Rabbits. Inflammation, 2016, 39(6): 2029-2039. </w:t>
      </w:r>
      <w:hyperlink r:id="rId66" w:history="1">
        <w:r>
          <w:rPr>
            <w:rStyle w:val="ac"/>
            <w:rFonts w:ascii="Times New Roman" w:hAnsi="Times New Roman" w:cs="Times New Roman"/>
            <w:b/>
          </w:rPr>
          <w:t>https://doi.org/10.1007/s10753-016-0440-1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63.</w:t>
      </w:r>
      <w:r>
        <w:rPr>
          <w:rFonts w:ascii="Times New Roman" w:hAnsi="Times New Roman" w:cs="Times New Roman"/>
          <w:b/>
        </w:rPr>
        <w:tab/>
        <w:t>Liu Y, Dong F, Guo R, Zhang Y, Qu X, Wu X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Hydrogen-Rich Saline Ameliorates Experimental Autoimmune Encephalomyelitis in C57BL/6 Mice Via the Nrf2-ARE Signaling Pathway. Inflammation, 2019, 42(2): 586-597. </w:t>
      </w:r>
      <w:hyperlink r:id="rId67" w:history="1">
        <w:r>
          <w:rPr>
            <w:rStyle w:val="ac"/>
            <w:rFonts w:ascii="Times New Roman" w:hAnsi="Times New Roman" w:cs="Times New Roman"/>
            <w:b/>
          </w:rPr>
          <w:t>https://doi.org/10.1007/s10753-018-0915-3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64.</w:t>
      </w:r>
      <w:r>
        <w:rPr>
          <w:rFonts w:ascii="Times New Roman" w:hAnsi="Times New Roman" w:cs="Times New Roman"/>
          <w:b/>
        </w:rPr>
        <w:tab/>
        <w:t xml:space="preserve">Yu Y, Yang Y, Yang M, Wang C, Xie K, &amp; Yu Y. Hydrogen gas reduces HMGB1 release in lung tissues of septic mice in an Nrf2/HO-1-dependent pathway. Int Immunopharmacol, 2019, 69: 11-18. </w:t>
      </w:r>
      <w:hyperlink r:id="rId68" w:history="1">
        <w:r>
          <w:rPr>
            <w:rStyle w:val="ac"/>
            <w:rFonts w:ascii="Times New Roman" w:hAnsi="Times New Roman" w:cs="Times New Roman"/>
            <w:b/>
          </w:rPr>
          <w:t>https://doi.org/10.1016/j.intimp.2019.01.022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65.</w:t>
      </w:r>
      <w:r>
        <w:rPr>
          <w:rFonts w:ascii="Times New Roman" w:hAnsi="Times New Roman" w:cs="Times New Roman"/>
          <w:b/>
        </w:rPr>
        <w:tab/>
        <w:t>Lu Y, Li CF, Ping NN, Sun YY, Wang Z, Zhao GX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Hydrogen-rich water alleviates cyclosporine A-induced nephrotoxicity via the Keap1/Nrf2 signaling p</w:t>
      </w:r>
      <w:r>
        <w:rPr>
          <w:rFonts w:ascii="Times New Roman" w:hAnsi="Times New Roman" w:cs="Times New Roman"/>
          <w:b/>
        </w:rPr>
        <w:t xml:space="preserve">athway. J Biochem Mol Toxicol, 2020, 34(5): e22467. </w:t>
      </w:r>
      <w:hyperlink r:id="rId69" w:history="1">
        <w:r>
          <w:rPr>
            <w:rStyle w:val="ac"/>
            <w:rFonts w:ascii="Times New Roman" w:hAnsi="Times New Roman" w:cs="Times New Roman"/>
            <w:b/>
          </w:rPr>
          <w:t>https://doi.org/10.1002/jbt.22467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66.</w:t>
      </w:r>
      <w:r>
        <w:rPr>
          <w:rFonts w:ascii="Times New Roman" w:hAnsi="Times New Roman" w:cs="Times New Roman"/>
          <w:b/>
        </w:rPr>
        <w:tab/>
        <w:t>Xie K, Zhang Y, Wang Y, Meng X, Wang Y, Yu Y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Hydrogen attenuates sepsis-associated encephalopathy by NRF2 me</w:t>
      </w:r>
      <w:r>
        <w:rPr>
          <w:rFonts w:ascii="Times New Roman" w:hAnsi="Times New Roman" w:cs="Times New Roman"/>
          <w:b/>
        </w:rPr>
        <w:t xml:space="preserve">diated NLRP3 pathway inactivation. Inflamm Res, 2020, 69(7): 697-710. </w:t>
      </w:r>
      <w:hyperlink r:id="rId70" w:history="1">
        <w:r>
          <w:rPr>
            <w:rStyle w:val="ac"/>
            <w:rFonts w:ascii="Times New Roman" w:hAnsi="Times New Roman" w:cs="Times New Roman"/>
            <w:b/>
          </w:rPr>
          <w:t>https://doi.org/10.1007/s00011-020-01347-9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67.</w:t>
      </w:r>
      <w:r>
        <w:rPr>
          <w:rFonts w:ascii="Times New Roman" w:hAnsi="Times New Roman" w:cs="Times New Roman"/>
          <w:b/>
        </w:rPr>
        <w:tab/>
        <w:t>Yu Y, Feng J, Lian N, Yang M, Xie K, Wang G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Hydrogen gas alleviates blood-brain barrier impairment and cognitive dysfunction of septic mice in an Nrf2-dependent pathway. Int Immunopharmacol, 2020, 85: 106585. </w:t>
      </w:r>
      <w:hyperlink r:id="rId71" w:history="1">
        <w:r>
          <w:rPr>
            <w:rStyle w:val="ac"/>
            <w:rFonts w:ascii="Times New Roman" w:hAnsi="Times New Roman" w:cs="Times New Roman"/>
            <w:b/>
          </w:rPr>
          <w:t>https://doi.org/10.1016/j.intim</w:t>
        </w:r>
        <w:r>
          <w:rPr>
            <w:rStyle w:val="ac"/>
            <w:rFonts w:ascii="Times New Roman" w:hAnsi="Times New Roman" w:cs="Times New Roman"/>
            <w:b/>
          </w:rPr>
          <w:t>p.2020.106585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68.</w:t>
      </w:r>
      <w:r>
        <w:rPr>
          <w:rFonts w:ascii="Times New Roman" w:hAnsi="Times New Roman" w:cs="Times New Roman"/>
          <w:b/>
        </w:rPr>
        <w:tab/>
        <w:t xml:space="preserve">Hu Y, Wang P, &amp; Han K. Hydrogen Attenuated Inflammation Response and Oxidative in Hypoxic Ischemic Encephalopathy via Nrf2 Mediated the Inhibition of NLRP3 and NF-κB. Neuroscience, 2022, 485: 23-36. </w:t>
      </w:r>
      <w:hyperlink r:id="rId72" w:history="1">
        <w:r>
          <w:rPr>
            <w:rStyle w:val="ac"/>
            <w:rFonts w:ascii="Times New Roman" w:hAnsi="Times New Roman" w:cs="Times New Roman"/>
            <w:b/>
          </w:rPr>
          <w:t>https://doi.org/10.1016/j.neuroscience.2021.12.024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69.</w:t>
      </w:r>
      <w:r>
        <w:rPr>
          <w:rFonts w:ascii="Times New Roman" w:hAnsi="Times New Roman" w:cs="Times New Roman"/>
          <w:b/>
        </w:rPr>
        <w:tab/>
        <w:t>Peng J, He Q, Li S, Liu T, &amp; Zhang J. Hydrogen-Rich Water Mitigates LPS-Induced Chronic Intestinal Inflammatory Response in Rats via Nrf-2 and NF-κB Signaling Pathways. V</w:t>
      </w:r>
      <w:r>
        <w:rPr>
          <w:rFonts w:ascii="Times New Roman" w:hAnsi="Times New Roman" w:cs="Times New Roman"/>
          <w:b/>
        </w:rPr>
        <w:t>et Sci, 2022, 9(11)</w:t>
      </w:r>
      <w:hyperlink r:id="rId73" w:history="1">
        <w:r>
          <w:rPr>
            <w:rStyle w:val="ac"/>
            <w:rFonts w:ascii="Times New Roman" w:hAnsi="Times New Roman" w:cs="Times New Roman"/>
            <w:b/>
          </w:rPr>
          <w:t>https://doi.org/10.3390/vetsci9110621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70.</w:t>
      </w:r>
      <w:r>
        <w:rPr>
          <w:rFonts w:ascii="Times New Roman" w:hAnsi="Times New Roman" w:cs="Times New Roman"/>
          <w:b/>
        </w:rPr>
        <w:tab/>
        <w:t>Murakami Y, Ito M, &amp; Ohsawa I. Molecular hydrogen protects against oxidative stress-induced SH-SY5Y neuroblastoma cell death through the proc</w:t>
      </w:r>
      <w:r>
        <w:rPr>
          <w:rFonts w:ascii="Times New Roman" w:hAnsi="Times New Roman" w:cs="Times New Roman"/>
          <w:b/>
        </w:rPr>
        <w:t xml:space="preserve">ess of mitohormesis. PLoS One, 2017, 12(5): e0176992. </w:t>
      </w:r>
      <w:hyperlink r:id="rId74" w:history="1">
        <w:r>
          <w:rPr>
            <w:rStyle w:val="ac"/>
            <w:rFonts w:ascii="Times New Roman" w:hAnsi="Times New Roman" w:cs="Times New Roman"/>
            <w:b/>
          </w:rPr>
          <w:t>https://doi.org/10.1371/journal.pone.0176992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71.</w:t>
      </w:r>
      <w:r>
        <w:rPr>
          <w:rFonts w:ascii="Times New Roman" w:hAnsi="Times New Roman" w:cs="Times New Roman"/>
          <w:b/>
        </w:rPr>
        <w:tab/>
        <w:t>Yoshida A, Asanuma H, Sasaki H, Sanada S, Yamazaki S, Asano Y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>. H(2) mediates cardiopr</w:t>
      </w:r>
      <w:r>
        <w:rPr>
          <w:rFonts w:ascii="Times New Roman" w:hAnsi="Times New Roman" w:cs="Times New Roman"/>
          <w:b/>
        </w:rPr>
        <w:t xml:space="preserve">otection via involvements of K(ATP) channels and permeability transition pores of mitochondria in dogs. Cardiovasc Drugs Ther, 2012, 26(3): 217-226. </w:t>
      </w:r>
      <w:hyperlink r:id="rId75" w:history="1">
        <w:r>
          <w:rPr>
            <w:rStyle w:val="ac"/>
            <w:rFonts w:ascii="Times New Roman" w:hAnsi="Times New Roman" w:cs="Times New Roman"/>
            <w:b/>
          </w:rPr>
          <w:t>https://doi.org/10.1007/s10557-012-6381-5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72.</w:t>
      </w:r>
      <w:r>
        <w:rPr>
          <w:rFonts w:ascii="Times New Roman" w:hAnsi="Times New Roman" w:cs="Times New Roman"/>
          <w:b/>
        </w:rPr>
        <w:tab/>
        <w:t>Jia</w:t>
      </w:r>
      <w:r>
        <w:rPr>
          <w:rFonts w:ascii="Times New Roman" w:hAnsi="Times New Roman" w:cs="Times New Roman"/>
          <w:b/>
        </w:rPr>
        <w:t>o Y, Yu Y, Li B, Gu X, Xie K, Wang G,</w:t>
      </w:r>
      <w:r>
        <w:rPr>
          <w:rFonts w:ascii="Times New Roman" w:hAnsi="Times New Roman" w:cs="Times New Roman"/>
          <w:b/>
          <w:i/>
        </w:rPr>
        <w:t xml:space="preserve"> et al</w:t>
      </w:r>
      <w:r>
        <w:rPr>
          <w:rFonts w:ascii="Times New Roman" w:hAnsi="Times New Roman" w:cs="Times New Roman"/>
          <w:b/>
        </w:rPr>
        <w:t xml:space="preserve">. Protective effects of hydrogen‑rich saline against experimental diabetic peripheral neuropathy via activation of the mitochondrial </w:t>
      </w:r>
      <w:r>
        <w:rPr>
          <w:rFonts w:ascii="Times New Roman" w:hAnsi="Times New Roman" w:cs="Times New Roman"/>
          <w:b/>
        </w:rPr>
        <w:lastRenderedPageBreak/>
        <w:t>ATP‑sensitive potassium channel channels in rats. Mol Med Rep, 2020, 21(1): 282-</w:t>
      </w:r>
      <w:r>
        <w:rPr>
          <w:rFonts w:ascii="Times New Roman" w:hAnsi="Times New Roman" w:cs="Times New Roman"/>
          <w:b/>
        </w:rPr>
        <w:t xml:space="preserve">290. </w:t>
      </w:r>
      <w:hyperlink r:id="rId76" w:history="1">
        <w:r>
          <w:rPr>
            <w:rStyle w:val="ac"/>
            <w:rFonts w:ascii="Times New Roman" w:hAnsi="Times New Roman" w:cs="Times New Roman"/>
            <w:b/>
          </w:rPr>
          <w:t>https://doi.org/10.3892/mmr.2019.10795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73.</w:t>
      </w:r>
      <w:r>
        <w:rPr>
          <w:rFonts w:ascii="Times New Roman" w:hAnsi="Times New Roman" w:cs="Times New Roman"/>
          <w:b/>
        </w:rPr>
        <w:tab/>
        <w:t>Andrukhiv A, Costa AD, West IC, &amp; Garlid KD. Opening mitoKATP increases superoxide generation from complex I of the electron transport chain. Am J Physio</w:t>
      </w:r>
      <w:r>
        <w:rPr>
          <w:rFonts w:ascii="Times New Roman" w:hAnsi="Times New Roman" w:cs="Times New Roman"/>
          <w:b/>
        </w:rPr>
        <w:t xml:space="preserve">l Heart Circ Physiol, 2006, 291(5): H2067-2074. </w:t>
      </w:r>
      <w:hyperlink r:id="rId77" w:history="1">
        <w:r>
          <w:rPr>
            <w:rStyle w:val="ac"/>
            <w:rFonts w:ascii="Times New Roman" w:hAnsi="Times New Roman" w:cs="Times New Roman"/>
            <w:b/>
          </w:rPr>
          <w:t>https://doi.org/10.1152/ajpheart.00272.2006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74.     Jin Z, Zhao P, Gong W, Ding W, He Q. Fe-porphyrin: A redox-related biosensor of hydrogen molecul</w:t>
      </w:r>
      <w:r>
        <w:rPr>
          <w:rFonts w:ascii="Times New Roman" w:hAnsi="Times New Roman" w:cs="Times New Roman"/>
          <w:b/>
        </w:rPr>
        <w:t xml:space="preserve">e. </w:t>
      </w:r>
      <w:r>
        <w:rPr>
          <w:rFonts w:ascii="Times New Roman" w:hAnsi="Times New Roman" w:cs="Times New Roman"/>
          <w:b/>
          <w:i/>
        </w:rPr>
        <w:t>Nano Research,</w:t>
      </w:r>
      <w:r>
        <w:rPr>
          <w:rFonts w:ascii="Times New Roman" w:hAnsi="Times New Roman" w:cs="Times New Roman"/>
          <w:b/>
        </w:rPr>
        <w:t xml:space="preserve"> 2022, 16 (2): 2020-2025. </w:t>
      </w:r>
      <w:r>
        <w:rPr>
          <w:rFonts w:ascii="Times New Roman" w:hAnsi="Times New Roman" w:cs="Times New Roman" w:hint="eastAsia"/>
          <w:b/>
        </w:rPr>
        <w:t>https://doi.org/10.1007/s12274-022-4860-y</w:t>
      </w:r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75.</w:t>
      </w:r>
      <w:r>
        <w:rPr>
          <w:rFonts w:ascii="Times New Roman" w:hAnsi="Times New Roman" w:cs="Times New Roman"/>
          <w:b/>
        </w:rPr>
        <w:tab/>
        <w:t xml:space="preserve">Green D, &amp; Ts'ao CH. Hematin: effects on hemostasis. J Lab Clin Med, 1990, 115(2): 144-147. </w:t>
      </w:r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76.</w:t>
      </w:r>
      <w:r>
        <w:rPr>
          <w:rFonts w:ascii="Times New Roman" w:hAnsi="Times New Roman" w:cs="Times New Roman"/>
          <w:b/>
        </w:rPr>
        <w:tab/>
        <w:t>Siegert SW, &amp;</w:t>
      </w:r>
      <w:r>
        <w:rPr>
          <w:rFonts w:ascii="Times New Roman" w:hAnsi="Times New Roman" w:cs="Times New Roman"/>
          <w:b/>
        </w:rPr>
        <w:t xml:space="preserve"> Holt RJ. Physicochemical properties, pharmacokinetics, and pharmacodynamics of intravenous hematin: a literature review. Adv Ther, 2008, 25(9): 842-857. </w:t>
      </w:r>
      <w:hyperlink r:id="rId78" w:history="1">
        <w:r>
          <w:rPr>
            <w:rStyle w:val="ac"/>
            <w:rFonts w:ascii="Times New Roman" w:hAnsi="Times New Roman" w:cs="Times New Roman"/>
            <w:b/>
          </w:rPr>
          <w:t>https://doi.org/10.1007/s12325-008-0094-y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77</w:t>
      </w:r>
      <w:r>
        <w:rPr>
          <w:rFonts w:ascii="Times New Roman" w:hAnsi="Times New Roman" w:cs="Times New Roman"/>
          <w:b/>
        </w:rPr>
        <w:t xml:space="preserve">.  Gunsalus IC, Sligar SG, Nordlund T, Frauenfelder H. Oxygen sensing heme proteins: monoxygenases, myoglobin and hemoglobin. </w:t>
      </w:r>
      <w:r>
        <w:rPr>
          <w:rFonts w:ascii="Times New Roman" w:hAnsi="Times New Roman" w:cs="Times New Roman"/>
          <w:b/>
          <w:i/>
        </w:rPr>
        <w:t>Adv Exp Med Bio,.</w:t>
      </w:r>
      <w:r>
        <w:rPr>
          <w:rFonts w:ascii="Times New Roman" w:hAnsi="Times New Roman" w:cs="Times New Roman"/>
          <w:b/>
        </w:rPr>
        <w:t xml:space="preserve"> 1977, 78: 37-50. </w:t>
      </w:r>
      <w:r>
        <w:rPr>
          <w:rFonts w:ascii="Times New Roman" w:hAnsi="Times New Roman" w:cs="Times New Roman" w:hint="eastAsia"/>
          <w:b/>
        </w:rPr>
        <w:t>https://doi.org/10.1007/978-1-4615-9035-4_3</w:t>
      </w:r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78.    Nagababu E, &amp; Rifkind JM. Heme degradation b</w:t>
      </w:r>
      <w:r>
        <w:rPr>
          <w:rFonts w:ascii="Times New Roman" w:hAnsi="Times New Roman" w:cs="Times New Roman"/>
          <w:b/>
        </w:rPr>
        <w:t xml:space="preserve">y reactive oxygen species. Antioxid Redox Signal, 2004, 6(6): 967-978. </w:t>
      </w:r>
      <w:hyperlink r:id="rId79" w:history="1">
        <w:r>
          <w:rPr>
            <w:rStyle w:val="ac"/>
            <w:rFonts w:ascii="Times New Roman" w:hAnsi="Times New Roman" w:cs="Times New Roman"/>
            <w:b/>
          </w:rPr>
          <w:t>https://doi.org/10.1089/ars.2004.6.967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79.</w:t>
      </w:r>
      <w:r>
        <w:rPr>
          <w:rFonts w:ascii="Times New Roman" w:hAnsi="Times New Roman" w:cs="Times New Roman"/>
          <w:b/>
        </w:rPr>
        <w:tab/>
        <w:t>Liu Y, Zhao Y, &amp; Wang J. Fenton/Fenton-like processes with in-situ production of hydrog</w:t>
      </w:r>
      <w:r>
        <w:rPr>
          <w:rFonts w:ascii="Times New Roman" w:hAnsi="Times New Roman" w:cs="Times New Roman"/>
          <w:b/>
        </w:rPr>
        <w:t xml:space="preserve">en peroxide/hydroxyl radical for degradation of emerging contaminants: Advances and prospects. J Hazard Mater, 2021, 404(Pt B): 124191. </w:t>
      </w:r>
      <w:hyperlink r:id="rId80" w:history="1">
        <w:r>
          <w:rPr>
            <w:rStyle w:val="ac"/>
            <w:rFonts w:ascii="Times New Roman" w:hAnsi="Times New Roman" w:cs="Times New Roman"/>
            <w:b/>
          </w:rPr>
          <w:t>https://doi.org/10.1016/j.jhazmat.2020.124191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80.</w:t>
      </w:r>
      <w:r>
        <w:rPr>
          <w:rFonts w:ascii="Times New Roman" w:hAnsi="Times New Roman" w:cs="Times New Roman"/>
          <w:b/>
        </w:rPr>
        <w:tab/>
        <w:t xml:space="preserve">Liochev </w:t>
      </w:r>
      <w:r>
        <w:rPr>
          <w:rFonts w:ascii="Times New Roman" w:hAnsi="Times New Roman" w:cs="Times New Roman"/>
          <w:b/>
        </w:rPr>
        <w:t xml:space="preserve">SL. The role of iron-sulfur clusters in in vivo hydroxyl radical production. Free Radic Res, 1996, 25(5): 369-384. </w:t>
      </w:r>
      <w:hyperlink r:id="rId81" w:history="1">
        <w:r>
          <w:rPr>
            <w:rStyle w:val="ac"/>
            <w:rFonts w:ascii="Times New Roman" w:hAnsi="Times New Roman" w:cs="Times New Roman"/>
            <w:b/>
          </w:rPr>
          <w:t>https://doi.org/10.3109/10715769609149059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81.</w:t>
      </w:r>
      <w:r>
        <w:rPr>
          <w:rFonts w:ascii="Times New Roman" w:hAnsi="Times New Roman" w:cs="Times New Roman"/>
          <w:b/>
        </w:rPr>
        <w:tab/>
        <w:t>Piel RB, 3rd, Dailey HA, Jr., &amp; Medlo</w:t>
      </w:r>
      <w:r>
        <w:rPr>
          <w:rFonts w:ascii="Times New Roman" w:hAnsi="Times New Roman" w:cs="Times New Roman"/>
          <w:b/>
        </w:rPr>
        <w:t xml:space="preserve">ck AE. The mitochondrial heme metabolon: Insights into the complex(ity) of heme synthesis and distribution. Mol Genet Metab, 2019, 128(3): 198-203. </w:t>
      </w:r>
      <w:hyperlink r:id="rId82" w:history="1">
        <w:r>
          <w:rPr>
            <w:rStyle w:val="ac"/>
            <w:rFonts w:ascii="Times New Roman" w:hAnsi="Times New Roman" w:cs="Times New Roman"/>
            <w:b/>
          </w:rPr>
          <w:t>https://doi.org/10.1016/j.ymgme.2019.01.006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82.</w:t>
      </w:r>
      <w:r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 xml:space="preserve">Umezawa N, Matsumoto N, Iwama S, Kato N, &amp; Higuchi T. Facile synthesis of peptide-porphyrin conjugates: Towards artificial catalase. Bioorg Med Chem, 2010, 18(17): 6340-6350. </w:t>
      </w:r>
      <w:hyperlink r:id="rId83" w:history="1">
        <w:r>
          <w:rPr>
            <w:rStyle w:val="ac"/>
            <w:rFonts w:ascii="Times New Roman" w:hAnsi="Times New Roman" w:cs="Times New Roman"/>
            <w:b/>
          </w:rPr>
          <w:t>https://doi.org/10.1016/j.</w:t>
        </w:r>
        <w:r>
          <w:rPr>
            <w:rStyle w:val="ac"/>
            <w:rFonts w:ascii="Times New Roman" w:hAnsi="Times New Roman" w:cs="Times New Roman"/>
            <w:b/>
          </w:rPr>
          <w:t>bmc.2010.07.018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83.</w:t>
      </w:r>
      <w:r>
        <w:rPr>
          <w:rFonts w:ascii="Times New Roman" w:hAnsi="Times New Roman" w:cs="Times New Roman"/>
          <w:b/>
        </w:rPr>
        <w:tab/>
        <w:t>Damos FS, Sotomayor Mdel P, Kubota LT, Tanaka SM, &amp; Tanaka AA. Iron(III) tetra-(N-methyl-4-pyridyl)-porphyrin as a biomimetic catalyst of horseradish peroxidase on the electrode surface: an amperometric sensor for phenolic compound d</w:t>
      </w:r>
      <w:r>
        <w:rPr>
          <w:rFonts w:ascii="Times New Roman" w:hAnsi="Times New Roman" w:cs="Times New Roman"/>
          <w:b/>
        </w:rPr>
        <w:t xml:space="preserve">eterminations. Analyst, 2003, 128(3): 255-259. </w:t>
      </w:r>
      <w:hyperlink r:id="rId84" w:history="1">
        <w:r>
          <w:rPr>
            <w:rStyle w:val="ac"/>
            <w:rFonts w:ascii="Times New Roman" w:hAnsi="Times New Roman" w:cs="Times New Roman"/>
            <w:b/>
          </w:rPr>
          <w:t>https://doi.org/10.1039/b207894e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84.</w:t>
      </w:r>
      <w:r>
        <w:rPr>
          <w:rFonts w:ascii="Times New Roman" w:hAnsi="Times New Roman" w:cs="Times New Roman"/>
          <w:b/>
        </w:rPr>
        <w:tab/>
        <w:t>Watanabe Y. Alternatives to the oxoferryl porphyrin cation radical as the proposed reactive intermediate of cytochrome P450</w:t>
      </w:r>
      <w:r>
        <w:rPr>
          <w:rFonts w:ascii="Times New Roman" w:hAnsi="Times New Roman" w:cs="Times New Roman"/>
          <w:b/>
        </w:rPr>
        <w:t xml:space="preserve">: two-electron oxidized Fe(III) porphyrin derivatives. J Biol Inorg Chem, 2001, 6(8): 846-856. </w:t>
      </w:r>
      <w:hyperlink r:id="rId85" w:history="1">
        <w:r>
          <w:rPr>
            <w:rStyle w:val="ac"/>
            <w:rFonts w:ascii="Times New Roman" w:hAnsi="Times New Roman" w:cs="Times New Roman"/>
            <w:b/>
          </w:rPr>
          <w:t>https://doi.org/10.1007/s007750100278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85.</w:t>
      </w:r>
      <w:r>
        <w:rPr>
          <w:rFonts w:ascii="Times New Roman" w:hAnsi="Times New Roman" w:cs="Times New Roman"/>
          <w:b/>
        </w:rPr>
        <w:tab/>
        <w:t>Pfeiffer S, Schrammel A, Koesling D, Schmidt K, &amp; Mayer B. Molecu</w:t>
      </w:r>
      <w:r>
        <w:rPr>
          <w:rFonts w:ascii="Times New Roman" w:hAnsi="Times New Roman" w:cs="Times New Roman"/>
          <w:b/>
        </w:rPr>
        <w:t xml:space="preserve">lar actions of a Mn(III)Porphyrin superoxide dismutase mimetic and peroxynitrite scavenger: reaction with nitric oxide and direct inhibition of NO synthase and soluble guanylyl cyclase. Mol Pharmacol, 1998, 53(4): 795-800. </w:t>
      </w:r>
      <w:hyperlink r:id="rId86" w:history="1">
        <w:r>
          <w:rPr>
            <w:rStyle w:val="ac"/>
            <w:rFonts w:ascii="Times New Roman" w:hAnsi="Times New Roman" w:cs="Times New Roman"/>
            <w:b/>
          </w:rPr>
          <w:t>https://doi.org/10.1124/mol.53.4.795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86.</w:t>
      </w:r>
      <w:r>
        <w:rPr>
          <w:rFonts w:ascii="Times New Roman" w:hAnsi="Times New Roman" w:cs="Times New Roman"/>
          <w:b/>
        </w:rPr>
        <w:tab/>
        <w:t>Di Venosa G, Batlle A, Fukuda H, Macrobert A, &amp; Casas A. Distribution of 5-aminolevulinic acid derivatives and induced porphyrin kinetics in mice tissues. Cancer Chemother Pharmacol, 2006, 58(4):</w:t>
      </w:r>
      <w:r>
        <w:rPr>
          <w:rFonts w:ascii="Times New Roman" w:hAnsi="Times New Roman" w:cs="Times New Roman"/>
          <w:b/>
        </w:rPr>
        <w:t xml:space="preserve"> 478-486. </w:t>
      </w:r>
      <w:hyperlink r:id="rId87" w:history="1">
        <w:r>
          <w:rPr>
            <w:rStyle w:val="ac"/>
            <w:rFonts w:ascii="Times New Roman" w:hAnsi="Times New Roman" w:cs="Times New Roman"/>
            <w:b/>
          </w:rPr>
          <w:t>https://doi.org/10.1007/s00280-006-0186-9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87.</w:t>
      </w:r>
      <w:r>
        <w:rPr>
          <w:rFonts w:ascii="Times New Roman" w:hAnsi="Times New Roman" w:cs="Times New Roman"/>
          <w:b/>
        </w:rPr>
        <w:tab/>
        <w:t xml:space="preserve">Bohle DS, &amp; Helms JB. Synthesis of beta-hematin by dehydrohalogenation of hemin. Biochem Biophys Res Commun, 1993, 193(2): 504-508. </w:t>
      </w:r>
      <w:hyperlink r:id="rId88" w:history="1">
        <w:r>
          <w:rPr>
            <w:rStyle w:val="ac"/>
            <w:rFonts w:ascii="Times New Roman" w:hAnsi="Times New Roman" w:cs="Times New Roman"/>
            <w:b/>
          </w:rPr>
          <w:t>https://doi.org/10.1006/bbrc.1993.1652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88.</w:t>
      </w:r>
      <w:r>
        <w:rPr>
          <w:rFonts w:ascii="Times New Roman" w:hAnsi="Times New Roman" w:cs="Times New Roman"/>
          <w:b/>
        </w:rPr>
        <w:tab/>
        <w:t xml:space="preserve">Grenoble DC, &amp; Drickamer HG. The effect of pressure on the oxidation state of iron. 3. Hemin and hematin. Proc Natl Acad Sci U S A, 1968, 61(4): 1177-1182. </w:t>
      </w:r>
      <w:hyperlink r:id="rId89" w:history="1">
        <w:r>
          <w:rPr>
            <w:rStyle w:val="ac"/>
            <w:rFonts w:ascii="Times New Roman" w:hAnsi="Times New Roman" w:cs="Times New Roman"/>
            <w:b/>
          </w:rPr>
          <w:t>https://doi.org/10.1073/pnas.61.4.1177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89.</w:t>
      </w:r>
      <w:r>
        <w:rPr>
          <w:rFonts w:ascii="Times New Roman" w:hAnsi="Times New Roman" w:cs="Times New Roman"/>
          <w:b/>
        </w:rPr>
        <w:tab/>
        <w:t>Kim YC, Masutani H, Yamaguchi Y, Itoh K, Yamamoto M, &amp; Yodoi J. Hemin-induced activation of the thioredoxin gene by Nrf2. A differential regulation of the antioxidant res</w:t>
      </w:r>
      <w:r>
        <w:rPr>
          <w:rFonts w:ascii="Times New Roman" w:hAnsi="Times New Roman" w:cs="Times New Roman"/>
          <w:b/>
        </w:rPr>
        <w:t>ponsive element by a switch of its binding factors. J Biol Chem, 2001, 276(21): 18399-</w:t>
      </w:r>
      <w:r>
        <w:rPr>
          <w:rFonts w:ascii="Times New Roman" w:hAnsi="Times New Roman" w:cs="Times New Roman"/>
          <w:b/>
        </w:rPr>
        <w:lastRenderedPageBreak/>
        <w:t xml:space="preserve">18406. </w:t>
      </w:r>
      <w:hyperlink r:id="rId90" w:history="1">
        <w:r>
          <w:rPr>
            <w:rStyle w:val="ac"/>
            <w:rFonts w:ascii="Times New Roman" w:hAnsi="Times New Roman" w:cs="Times New Roman"/>
            <w:b/>
          </w:rPr>
          <w:t>https://doi.org/10.1074/jbc.M10010320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90.</w:t>
      </w:r>
      <w:r>
        <w:rPr>
          <w:rFonts w:ascii="Times New Roman" w:hAnsi="Times New Roman" w:cs="Times New Roman"/>
          <w:b/>
        </w:rPr>
        <w:tab/>
        <w:t>Nagai T, Kikuchi S, Ohmine K, Miyoshi T, Nakamura M, Kondo T,</w:t>
      </w:r>
      <w:r>
        <w:rPr>
          <w:rFonts w:ascii="Times New Roman" w:hAnsi="Times New Roman" w:cs="Times New Roman"/>
          <w:b/>
          <w:i/>
        </w:rPr>
        <w:t xml:space="preserve"> et </w:t>
      </w:r>
      <w:r>
        <w:rPr>
          <w:rFonts w:ascii="Times New Roman" w:hAnsi="Times New Roman" w:cs="Times New Roman"/>
          <w:b/>
          <w:i/>
        </w:rPr>
        <w:t>al</w:t>
      </w:r>
      <w:r>
        <w:rPr>
          <w:rFonts w:ascii="Times New Roman" w:hAnsi="Times New Roman" w:cs="Times New Roman"/>
          <w:b/>
        </w:rPr>
        <w:t xml:space="preserve">. Hemin reduces cellular sensitivity to imatinib and anthracyclins via Nrf2. J Cell Biochem, 2008, 104(2): 680-691. </w:t>
      </w:r>
      <w:hyperlink r:id="rId91" w:history="1">
        <w:r>
          <w:rPr>
            <w:rStyle w:val="ac"/>
            <w:rFonts w:ascii="Times New Roman" w:hAnsi="Times New Roman" w:cs="Times New Roman"/>
            <w:b/>
          </w:rPr>
          <w:t>https://doi.org/10.1002/jcb.21659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91.</w:t>
      </w:r>
      <w:r>
        <w:rPr>
          <w:rFonts w:ascii="Times New Roman" w:hAnsi="Times New Roman" w:cs="Times New Roman"/>
          <w:b/>
        </w:rPr>
        <w:tab/>
        <w:t>Georgiou-Siafis SK, &amp;</w:t>
      </w:r>
      <w:r>
        <w:rPr>
          <w:rFonts w:ascii="Times New Roman" w:hAnsi="Times New Roman" w:cs="Times New Roman"/>
          <w:b/>
        </w:rPr>
        <w:t xml:space="preserve"> Tsiftsoglou AS. Activation of KEAP1/NRF2 stress signaling involved in the molecular basis of hemin-induced cytotoxicity in human pro-erythroid K562 cells. Biochem Pharmacol, 2020, 175: 113900. </w:t>
      </w:r>
      <w:hyperlink r:id="rId92" w:history="1">
        <w:r>
          <w:rPr>
            <w:rStyle w:val="ac"/>
            <w:rFonts w:ascii="Times New Roman" w:hAnsi="Times New Roman" w:cs="Times New Roman"/>
            <w:b/>
          </w:rPr>
          <w:t>https:/</w:t>
        </w:r>
        <w:r>
          <w:rPr>
            <w:rStyle w:val="ac"/>
            <w:rFonts w:ascii="Times New Roman" w:hAnsi="Times New Roman" w:cs="Times New Roman"/>
            <w:b/>
          </w:rPr>
          <w:t>/doi.org/10.1016/j.bcp.2020.113900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92.</w:t>
      </w:r>
      <w:r>
        <w:rPr>
          <w:rFonts w:ascii="Times New Roman" w:hAnsi="Times New Roman" w:cs="Times New Roman"/>
          <w:b/>
        </w:rPr>
        <w:tab/>
        <w:t xml:space="preserve">Mattson MP. Hormesis defined. Ageing Res Rev, 2008, 7(1): 1-7. </w:t>
      </w:r>
      <w:hyperlink r:id="rId93" w:history="1">
        <w:r>
          <w:rPr>
            <w:rStyle w:val="ac"/>
            <w:rFonts w:ascii="Times New Roman" w:hAnsi="Times New Roman" w:cs="Times New Roman"/>
            <w:b/>
          </w:rPr>
          <w:t>https://doi.org/10.1016/j.arr.2007.08.007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93.</w:t>
      </w:r>
      <w:r>
        <w:rPr>
          <w:rFonts w:ascii="Times New Roman" w:hAnsi="Times New Roman" w:cs="Times New Roman"/>
          <w:b/>
        </w:rPr>
        <w:tab/>
        <w:t>Li X, Yang T, &amp; Sun Z. Hormesis in Health and C</w:t>
      </w:r>
      <w:r>
        <w:rPr>
          <w:rFonts w:ascii="Times New Roman" w:hAnsi="Times New Roman" w:cs="Times New Roman"/>
          <w:b/>
        </w:rPr>
        <w:t xml:space="preserve">hronic Diseases. Trends Endocrinol Metab, 2019, 30(12): 944-958. </w:t>
      </w:r>
      <w:hyperlink r:id="rId94" w:history="1">
        <w:r>
          <w:rPr>
            <w:rStyle w:val="ac"/>
            <w:rFonts w:ascii="Times New Roman" w:hAnsi="Times New Roman" w:cs="Times New Roman"/>
            <w:b/>
          </w:rPr>
          <w:t>https://doi.org/10.1016/j.tem.2019.08.007</w:t>
        </w:r>
      </w:hyperlink>
    </w:p>
    <w:p w:rsidR="0047635A" w:rsidRDefault="00A171DB">
      <w:pPr>
        <w:adjustRightInd w:val="0"/>
        <w:snapToGrid w:val="0"/>
        <w:ind w:left="249" w:hangingChars="118" w:hanging="249"/>
        <w:rPr>
          <w:rStyle w:val="docsum-journal-citation"/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b/>
        </w:rPr>
        <w:fldChar w:fldCharType="end"/>
      </w:r>
    </w:p>
    <w:sectPr w:rsidR="0047635A">
      <w:headerReference w:type="even" r:id="rId95"/>
      <w:headerReference w:type="default" r:id="rId96"/>
      <w:footerReference w:type="even" r:id="rId97"/>
      <w:footerReference w:type="default" r:id="rId98"/>
      <w:headerReference w:type="first" r:id="rId99"/>
      <w:footerReference w:type="first" r:id="rId100"/>
      <w:pgSz w:w="11850" w:h="16783"/>
      <w:pgMar w:top="1417" w:right="1701" w:bottom="1417" w:left="1701" w:header="851" w:footer="992" w:gutter="0"/>
      <w:lnNumType w:countBy="1" w:restart="continuous"/>
      <w:pgNumType w:start="1"/>
      <w:cols w:space="425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171DB" w:rsidRDefault="00A171DB">
      <w:r>
        <w:separator/>
      </w:r>
    </w:p>
  </w:endnote>
  <w:endnote w:type="continuationSeparator" w:id="0">
    <w:p w:rsidR="00A171DB" w:rsidRDefault="00A171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cademy Engraved LET">
    <w:altName w:val="Colonna MT"/>
    <w:charset w:val="00"/>
    <w:family w:val="auto"/>
    <w:pitch w:val="default"/>
    <w:sig w:usb0="00000000" w:usb1="00000000" w:usb2="00000000" w:usb3="00000000" w:csb0="00000001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-BoldMT">
    <w:altName w:val="Segoe Print"/>
    <w:charset w:val="00"/>
    <w:family w:val="auto"/>
    <w:pitch w:val="default"/>
  </w:font>
  <w:font w:name="Cambria-Italic">
    <w:altName w:val="Segoe Print"/>
    <w:charset w:val="00"/>
    <w:family w:val="auto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35A" w:rsidRDefault="00A171DB">
    <w:pPr>
      <w:pStyle w:val="a5"/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>
              <wp:simplePos x="0" y="0"/>
              <wp:positionH relativeFrom="margin">
                <wp:align>left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4" name="文本框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47635A" w:rsidRDefault="00A171DB">
                          <w:pPr>
                            <w:pStyle w:val="a5"/>
                          </w:pPr>
                          <w:r>
                            <w:rPr>
                              <w:rFonts w:hint="eastAsia"/>
                            </w:rPr>
                            <w:fldChar w:fldCharType="begin"/>
                          </w:r>
                          <w:r>
                            <w:rPr>
                              <w:rFonts w:hint="eastAsia"/>
                            </w:rPr>
                            <w:instrText xml:space="preserve"> PAGE  \* MERGEFORMAT </w:instrText>
                          </w:r>
                          <w:r>
                            <w:rPr>
                              <w:rFonts w:hint="eastAsia"/>
                            </w:rPr>
                            <w:fldChar w:fldCharType="separate"/>
                          </w:r>
                          <w:r w:rsidR="00E242B2">
                            <w:rPr>
                              <w:noProof/>
                            </w:rPr>
                            <w:t>12</w:t>
                          </w:r>
                          <w:r>
                            <w:rPr>
                              <w:rFonts w:hint="eastAsia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文本框 4" o:spid="_x0000_s1026" type="#_x0000_t202" style="position:absolute;margin-left:0;margin-top:0;width:2in;height:2in;z-index:251658240;visibility:visible;mso-wrap-style:non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" filled="f" stroked="f" strokeweight=".5pt">
              <v:textbox style="mso-fit-shape-to-text:t" inset="0,0,0,0">
                <w:txbxContent>
                  <w:p w:rsidR="0047635A" w:rsidRDefault="00A171DB">
                    <w:pPr>
                      <w:pStyle w:val="a5"/>
                    </w:pPr>
                    <w:r>
                      <w:rPr>
                        <w:rFonts w:hint="eastAsia"/>
                      </w:rPr>
                      <w:fldChar w:fldCharType="begin"/>
                    </w:r>
                    <w:r>
                      <w:rPr>
                        <w:rFonts w:hint="eastAsia"/>
                      </w:rPr>
                      <w:instrText xml:space="preserve"> PAGE  \* MERGEFORMAT </w:instrText>
                    </w:r>
                    <w:r>
                      <w:rPr>
                        <w:rFonts w:hint="eastAsia"/>
                      </w:rPr>
                      <w:fldChar w:fldCharType="separate"/>
                    </w:r>
                    <w:r w:rsidR="00E242B2">
                      <w:rPr>
                        <w:noProof/>
                      </w:rPr>
                      <w:t>12</w:t>
                    </w:r>
                    <w:r>
                      <w:rPr>
                        <w:rFonts w:hint="eastAsia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35A" w:rsidRDefault="00A171DB">
    <w:pPr>
      <w:adjustRightInd w:val="0"/>
      <w:snapToGrid w:val="0"/>
      <w:spacing w:before="240" w:line="260" w:lineRule="atLeast"/>
      <w:rPr>
        <w:rFonts w:ascii="Palatino Linotype" w:hAnsi="Palatino Linotype"/>
        <w:sz w:val="18"/>
      </w:rPr>
    </w:pPr>
    <w:r>
      <w:rPr>
        <w:noProof/>
        <w:sz w:val="18"/>
      </w:rPr>
      <mc:AlternateContent>
        <mc:Choice Requires="wps">
          <w:drawing>
            <wp:anchor distT="0" distB="0" distL="114300" distR="114300" simplePos="0" relativeHeight="251656192" behindDoc="0" locked="0" layoutInCell="1" allowOverlap="1">
              <wp:simplePos x="0" y="0"/>
              <wp:positionH relativeFrom="margin">
                <wp:align>left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3" name="文本框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47635A" w:rsidRDefault="00A171DB">
                          <w:pPr>
                            <w:pStyle w:val="a5"/>
                          </w:pPr>
                          <w:r>
                            <w:rPr>
                              <w:rFonts w:hint="eastAsia"/>
                            </w:rPr>
                            <w:fldChar w:fldCharType="begin"/>
                          </w:r>
                          <w:r>
                            <w:rPr>
                              <w:rFonts w:hint="eastAsia"/>
                            </w:rPr>
                            <w:instrText xml:space="preserve"> PAGE  \* MERGEFORMAT </w:instrText>
                          </w:r>
                          <w:r>
                            <w:rPr>
                              <w:rFonts w:hint="eastAsia"/>
                            </w:rPr>
                            <w:fldChar w:fldCharType="separate"/>
                          </w:r>
                          <w:r w:rsidR="00E242B2">
                            <w:rPr>
                              <w:noProof/>
                            </w:rPr>
                            <w:t>11</w:t>
                          </w:r>
                          <w:r>
                            <w:rPr>
                              <w:rFonts w:hint="eastAsia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文本框 3" o:spid="_x0000_s1027" type="#_x0000_t202" style="position:absolute;left:0;text-align:left;margin-left:0;margin-top:0;width:2in;height:2in;z-index:251656192;visibility:visible;mso-wrap-style:non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" filled="f" stroked="f" strokeweight=".5pt">
              <v:textbox style="mso-fit-shape-to-text:t" inset="0,0,0,0">
                <w:txbxContent>
                  <w:p w:rsidR="0047635A" w:rsidRDefault="00A171DB">
                    <w:pPr>
                      <w:pStyle w:val="a5"/>
                    </w:pPr>
                    <w:r>
                      <w:rPr>
                        <w:rFonts w:hint="eastAsia"/>
                      </w:rPr>
                      <w:fldChar w:fldCharType="begin"/>
                    </w:r>
                    <w:r>
                      <w:rPr>
                        <w:rFonts w:hint="eastAsia"/>
                      </w:rPr>
                      <w:instrText xml:space="preserve"> PAGE  \* MERGEFORMAT </w:instrText>
                    </w:r>
                    <w:r>
                      <w:rPr>
                        <w:rFonts w:hint="eastAsia"/>
                      </w:rPr>
                      <w:fldChar w:fldCharType="separate"/>
                    </w:r>
                    <w:r w:rsidR="00E242B2">
                      <w:rPr>
                        <w:noProof/>
                      </w:rPr>
                      <w:t>11</w:t>
                    </w:r>
                    <w:r>
                      <w:rPr>
                        <w:rFonts w:hint="eastAsia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35A" w:rsidRDefault="00A171DB">
    <w:pPr>
      <w:widowControl/>
      <w:jc w:val="left"/>
      <w:rPr>
        <w:color w:val="2F5496" w:themeColor="accent5" w:themeShade="BF"/>
      </w:rPr>
    </w:pPr>
    <w:r>
      <w:rPr>
        <w:noProof/>
        <w:sz w:val="16"/>
      </w:rP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margin">
                <wp:align>left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6" name="文本框 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47635A" w:rsidRDefault="00A171DB">
                          <w:pPr>
                            <w:pStyle w:val="a5"/>
                          </w:pPr>
                          <w:r>
                            <w:rPr>
                              <w:rFonts w:hint="eastAsia"/>
                            </w:rPr>
                            <w:fldChar w:fldCharType="begin"/>
                          </w:r>
                          <w:r>
                            <w:rPr>
                              <w:rFonts w:hint="eastAsia"/>
                            </w:rPr>
                            <w:instrText xml:space="preserve"> PAGE  \* MERGEFORMAT </w:instrText>
                          </w:r>
                          <w:r>
                            <w:rPr>
                              <w:rFonts w:hint="eastAsia"/>
                            </w:rPr>
                            <w:fldChar w:fldCharType="separate"/>
                          </w:r>
                          <w:r w:rsidR="00E242B2">
                            <w:rPr>
                              <w:noProof/>
                            </w:rPr>
                            <w:t>1</w:t>
                          </w:r>
                          <w:r>
                            <w:rPr>
                              <w:rFonts w:hint="eastAsia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文本框 6" o:spid="_x0000_s1028" type="#_x0000_t202" style="position:absolute;margin-left:0;margin-top:0;width:2in;height:2in;z-index:251659264;visibility:visible;mso-wrap-style:non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" filled="f" stroked="f" strokeweight=".5pt">
              <v:textbox style="mso-fit-shape-to-text:t" inset="0,0,0,0">
                <w:txbxContent>
                  <w:p w:rsidR="0047635A" w:rsidRDefault="00A171DB">
                    <w:pPr>
                      <w:pStyle w:val="a5"/>
                    </w:pPr>
                    <w:r>
                      <w:rPr>
                        <w:rFonts w:hint="eastAsia"/>
                      </w:rPr>
                      <w:fldChar w:fldCharType="begin"/>
                    </w:r>
                    <w:r>
                      <w:rPr>
                        <w:rFonts w:hint="eastAsia"/>
                      </w:rPr>
                      <w:instrText xml:space="preserve"> PAGE  \* MERGEFORMAT </w:instrText>
                    </w:r>
                    <w:r>
                      <w:rPr>
                        <w:rFonts w:hint="eastAsia"/>
                      </w:rPr>
                      <w:fldChar w:fldCharType="separate"/>
                    </w:r>
                    <w:r w:rsidR="00E242B2">
                      <w:rPr>
                        <w:noProof/>
                      </w:rPr>
                      <w:t>1</w:t>
                    </w:r>
                    <w:r>
                      <w:rPr>
                        <w:rFonts w:hint="eastAsia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  <w:r>
      <w:rPr>
        <w:rFonts w:hint="eastAsia"/>
        <w:b/>
        <w:bCs/>
        <w:sz w:val="16"/>
        <w:szCs w:val="16"/>
      </w:rPr>
      <w:tab/>
    </w:r>
    <w:r>
      <w:rPr>
        <w:rFonts w:hint="eastAsia"/>
        <w:b/>
        <w:bCs/>
        <w:sz w:val="16"/>
        <w:szCs w:val="16"/>
      </w:rPr>
      <w:tab/>
    </w:r>
    <w:r>
      <w:rPr>
        <w:rFonts w:hint="eastAsia"/>
        <w:b/>
        <w:bCs/>
        <w:sz w:val="16"/>
        <w:szCs w:val="16"/>
      </w:rPr>
      <w:tab/>
    </w:r>
    <w:r>
      <w:rPr>
        <w:rFonts w:hint="eastAsia"/>
        <w:b/>
        <w:bCs/>
        <w:sz w:val="16"/>
        <w:szCs w:val="16"/>
      </w:rPr>
      <w:tab/>
    </w:r>
    <w:r>
      <w:rPr>
        <w:rFonts w:hint="eastAsia"/>
        <w:b/>
        <w:bCs/>
        <w:sz w:val="16"/>
        <w:szCs w:val="16"/>
      </w:rPr>
      <w:tab/>
    </w:r>
    <w:r>
      <w:rPr>
        <w:rFonts w:hint="eastAsia"/>
        <w:b/>
        <w:bCs/>
        <w:sz w:val="16"/>
        <w:szCs w:val="16"/>
      </w:rPr>
      <w:tab/>
    </w:r>
    <w:r>
      <w:rPr>
        <w:rFonts w:hint="eastAsia"/>
        <w:b/>
        <w:bCs/>
        <w:sz w:val="16"/>
        <w:szCs w:val="16"/>
      </w:rPr>
      <w:tab/>
    </w:r>
    <w:r>
      <w:rPr>
        <w:rFonts w:hint="eastAsia"/>
        <w:b/>
        <w:bCs/>
        <w:sz w:val="16"/>
        <w:szCs w:val="16"/>
      </w:rPr>
      <w:tab/>
    </w:r>
    <w:r>
      <w:rPr>
        <w:rFonts w:hint="eastAsia"/>
        <w:b/>
        <w:bCs/>
        <w:sz w:val="16"/>
        <w:szCs w:val="16"/>
      </w:rPr>
      <w:tab/>
    </w:r>
    <w:r>
      <w:rPr>
        <w:rFonts w:hint="eastAsia"/>
        <w:b/>
        <w:bCs/>
        <w:sz w:val="16"/>
        <w:szCs w:val="16"/>
      </w:rPr>
      <w:tab/>
    </w:r>
    <w:r>
      <w:rPr>
        <w:rFonts w:ascii="Times New Roman" w:eastAsia="Cambria-Italic" w:hAnsi="Times New Roman" w:cs="Times New Roman"/>
        <w:i/>
        <w:color w:val="004F88"/>
        <w:kern w:val="0"/>
        <w:sz w:val="20"/>
        <w:szCs w:val="20"/>
        <w:lang w:bidi="ar"/>
      </w:rPr>
      <w:t>http://www.antpublisher.com/index.php/APT/index</w:t>
    </w:r>
  </w:p>
  <w:p w:rsidR="0047635A" w:rsidRDefault="0047635A">
    <w:pPr>
      <w:pStyle w:val="a5"/>
      <w:jc w:val="righ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171DB" w:rsidRDefault="00A171DB">
      <w:r>
        <w:separator/>
      </w:r>
    </w:p>
  </w:footnote>
  <w:footnote w:type="continuationSeparator" w:id="0">
    <w:p w:rsidR="00A171DB" w:rsidRDefault="00A171D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35A" w:rsidRDefault="00A171DB">
    <w:pPr>
      <w:pStyle w:val="a5"/>
      <w:adjustRightInd w:val="0"/>
    </w:pPr>
    <w:r>
      <w:rPr>
        <w:rFonts w:ascii="Times New Roman" w:hAnsi="Times New Roman" w:cs="Times New Roman"/>
        <w:sz w:val="14"/>
        <w:szCs w:val="14"/>
      </w:rPr>
      <w:t xml:space="preserve">Page </w:t>
    </w:r>
    <w:r>
      <w:rPr>
        <w:rFonts w:ascii="Times New Roman" w:hAnsi="Times New Roman" w:cs="Times New Roman" w:hint="eastAsia"/>
        <w:sz w:val="14"/>
        <w:szCs w:val="14"/>
      </w:rPr>
      <w:t>X</w:t>
    </w:r>
    <w:r>
      <w:rPr>
        <w:rFonts w:ascii="Times New Roman" w:hAnsi="Times New Roman" w:cs="Times New Roman"/>
        <w:sz w:val="14"/>
        <w:szCs w:val="14"/>
      </w:rPr>
      <w:t xml:space="preserve"> of </w:t>
    </w:r>
    <w:r>
      <w:rPr>
        <w:rFonts w:ascii="Times New Roman" w:hAnsi="Times New Roman" w:cs="Times New Roman" w:hint="eastAsia"/>
        <w:sz w:val="14"/>
        <w:szCs w:val="14"/>
      </w:rPr>
      <w:t xml:space="preserve">5         </w:t>
    </w:r>
    <w:r>
      <w:rPr>
        <w:rFonts w:ascii="Times New Roman" w:hAnsi="Times New Roman" w:cs="Times New Roman" w:hint="eastAsia"/>
        <w:sz w:val="14"/>
        <w:szCs w:val="14"/>
      </w:rPr>
      <w:tab/>
      <w:t xml:space="preserve">               </w:t>
    </w:r>
    <w:r>
      <w:rPr>
        <w:rFonts w:ascii="Times New Roman" w:hAnsi="Times New Roman" w:cs="Times New Roman" w:hint="eastAsia"/>
        <w:sz w:val="15"/>
        <w:szCs w:val="15"/>
      </w:rPr>
      <w:t>Surname</w:t>
    </w:r>
    <w:r>
      <w:rPr>
        <w:rFonts w:ascii="Times New Roman" w:hAnsi="Times New Roman" w:cs="Times New Roman"/>
        <w:sz w:val="15"/>
        <w:szCs w:val="15"/>
      </w:rPr>
      <w:t xml:space="preserve"> </w:t>
    </w:r>
    <w:r>
      <w:rPr>
        <w:rFonts w:ascii="Times New Roman" w:hAnsi="Times New Roman" w:cs="Times New Roman" w:hint="eastAsia"/>
        <w:i/>
        <w:iCs/>
        <w:sz w:val="15"/>
        <w:szCs w:val="15"/>
      </w:rPr>
      <w:t>et al</w:t>
    </w:r>
    <w:r>
      <w:rPr>
        <w:rFonts w:ascii="Times New Roman" w:hAnsi="Times New Roman" w:cs="Times New Roman"/>
        <w:i/>
        <w:iCs/>
        <w:sz w:val="15"/>
        <w:szCs w:val="15"/>
      </w:rPr>
      <w:t>.</w:t>
    </w:r>
    <w:r>
      <w:rPr>
        <w:rFonts w:ascii="Times New Roman" w:hAnsi="Times New Roman" w:cs="Times New Roman"/>
        <w:sz w:val="15"/>
        <w:szCs w:val="15"/>
      </w:rPr>
      <w:t xml:space="preserve"> </w:t>
    </w:r>
    <w:r>
      <w:rPr>
        <w:rFonts w:ascii="Times New Roman" w:hAnsi="Times New Roman" w:cs="Times New Roman" w:hint="eastAsia"/>
        <w:i/>
        <w:iCs/>
        <w:sz w:val="15"/>
        <w:szCs w:val="15"/>
      </w:rPr>
      <w:t xml:space="preserve">Aging Pathobiology and </w:t>
    </w:r>
    <w:proofErr w:type="spellStart"/>
    <w:r>
      <w:rPr>
        <w:rFonts w:ascii="Times New Roman" w:hAnsi="Times New Roman" w:cs="Times New Roman" w:hint="eastAsia"/>
        <w:i/>
        <w:iCs/>
        <w:sz w:val="15"/>
        <w:szCs w:val="15"/>
      </w:rPr>
      <w:t>Therapeutics</w:t>
    </w:r>
    <w:r>
      <w:rPr>
        <w:rFonts w:ascii="Times New Roman" w:hAnsi="Times New Roman" w:cs="Times New Roman"/>
        <w:sz w:val="15"/>
        <w:szCs w:val="15"/>
      </w:rPr>
      <w:t>r</w:t>
    </w:r>
    <w:proofErr w:type="gramStart"/>
    <w:r>
      <w:rPr>
        <w:rFonts w:ascii="Times New Roman" w:hAnsi="Times New Roman" w:cs="Times New Roman"/>
        <w:sz w:val="15"/>
        <w:szCs w:val="15"/>
      </w:rPr>
      <w:t>;Volume:</w:t>
    </w:r>
    <w:r>
      <w:rPr>
        <w:rFonts w:ascii="Times New Roman" w:hAnsi="Times New Roman" w:cs="Times New Roman" w:hint="eastAsia"/>
        <w:sz w:val="15"/>
        <w:szCs w:val="15"/>
      </w:rPr>
      <w:t>Number</w:t>
    </w:r>
    <w:proofErr w:type="gramEnd"/>
    <w:r>
      <w:rPr>
        <w:rFonts w:ascii="Times New Roman" w:hAnsi="Times New Roman" w:cs="Times New Roman"/>
        <w:b/>
        <w:bCs/>
        <w:sz w:val="15"/>
        <w:szCs w:val="15"/>
      </w:rPr>
      <w:t>│</w:t>
    </w:r>
    <w:r>
      <w:rPr>
        <w:rFonts w:ascii="Times New Roman" w:eastAsia="TimesNewRomanPS-BoldMT" w:hAnsi="Times New Roman" w:cs="Times New Roman"/>
        <w:b/>
        <w:color w:val="000000"/>
        <w:kern w:val="0"/>
        <w:sz w:val="15"/>
        <w:szCs w:val="15"/>
        <w:lang w:bidi="ar"/>
      </w:rPr>
      <w:t>DOI</w:t>
    </w:r>
    <w:proofErr w:type="spellEnd"/>
    <w:r>
      <w:rPr>
        <w:rFonts w:ascii="Times New Roman" w:eastAsia="TimesNewRomanPS-BoldMT" w:hAnsi="Times New Roman" w:cs="Times New Roman"/>
        <w:bCs/>
        <w:color w:val="000000"/>
        <w:kern w:val="0"/>
        <w:sz w:val="15"/>
        <w:szCs w:val="15"/>
        <w:lang w:bidi="ar"/>
      </w:rPr>
      <w:t>: 10.31491/</w:t>
    </w:r>
    <w:proofErr w:type="spellStart"/>
    <w:r>
      <w:rPr>
        <w:rFonts w:ascii="Times New Roman" w:eastAsia="TimesNewRomanPS-BoldMT" w:hAnsi="Times New Roman" w:cs="Times New Roman"/>
        <w:bCs/>
        <w:color w:val="000000"/>
        <w:kern w:val="0"/>
        <w:sz w:val="15"/>
        <w:szCs w:val="15"/>
        <w:lang w:bidi="ar"/>
      </w:rPr>
      <w:t>APT</w:t>
    </w:r>
    <w:r>
      <w:rPr>
        <w:rFonts w:ascii="Times New Roman" w:hAnsi="Times New Roman" w:cs="Times New Roman"/>
        <w:sz w:val="15"/>
        <w:szCs w:val="15"/>
      </w:rPr>
      <w:t>.xxx.xx</w:t>
    </w:r>
    <w:proofErr w:type="spellEnd"/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35A" w:rsidRDefault="00A171DB">
    <w:pPr>
      <w:pStyle w:val="a5"/>
      <w:adjustRightInd w:val="0"/>
      <w:rPr>
        <w:rFonts w:ascii="Times New Roman" w:hAnsi="Times New Roman" w:cs="Times New Roman"/>
        <w:sz w:val="14"/>
        <w:szCs w:val="14"/>
      </w:rPr>
    </w:pPr>
    <w:r>
      <w:rPr>
        <w:rFonts w:ascii="Times New Roman" w:hAnsi="Times New Roman" w:cs="Times New Roman"/>
        <w:sz w:val="14"/>
        <w:szCs w:val="14"/>
      </w:rPr>
      <w:t xml:space="preserve">Page </w:t>
    </w:r>
    <w:r>
      <w:rPr>
        <w:rFonts w:ascii="Times New Roman" w:hAnsi="Times New Roman" w:cs="Times New Roman" w:hint="eastAsia"/>
        <w:sz w:val="14"/>
        <w:szCs w:val="14"/>
      </w:rPr>
      <w:t>X</w:t>
    </w:r>
    <w:r>
      <w:rPr>
        <w:rFonts w:ascii="Times New Roman" w:hAnsi="Times New Roman" w:cs="Times New Roman"/>
        <w:sz w:val="14"/>
        <w:szCs w:val="14"/>
      </w:rPr>
      <w:t xml:space="preserve"> of </w:t>
    </w:r>
    <w:r>
      <w:rPr>
        <w:rFonts w:ascii="Times New Roman" w:hAnsi="Times New Roman" w:cs="Times New Roman" w:hint="eastAsia"/>
        <w:sz w:val="14"/>
        <w:szCs w:val="14"/>
      </w:rPr>
      <w:t xml:space="preserve">5         </w:t>
    </w:r>
    <w:r>
      <w:rPr>
        <w:rFonts w:ascii="Times New Roman" w:hAnsi="Times New Roman" w:cs="Times New Roman" w:hint="eastAsia"/>
        <w:sz w:val="14"/>
        <w:szCs w:val="14"/>
      </w:rPr>
      <w:tab/>
      <w:t xml:space="preserve">               </w:t>
    </w:r>
    <w:r>
      <w:rPr>
        <w:rFonts w:ascii="Times New Roman" w:hAnsi="Times New Roman" w:cs="Times New Roman" w:hint="eastAsia"/>
        <w:sz w:val="15"/>
        <w:szCs w:val="15"/>
      </w:rPr>
      <w:t>Surname</w:t>
    </w:r>
    <w:r>
      <w:rPr>
        <w:rFonts w:ascii="Times New Roman" w:hAnsi="Times New Roman" w:cs="Times New Roman"/>
        <w:sz w:val="15"/>
        <w:szCs w:val="15"/>
      </w:rPr>
      <w:t xml:space="preserve"> </w:t>
    </w:r>
    <w:r>
      <w:rPr>
        <w:rFonts w:ascii="Times New Roman" w:hAnsi="Times New Roman" w:cs="Times New Roman" w:hint="eastAsia"/>
        <w:i/>
        <w:iCs/>
        <w:sz w:val="15"/>
        <w:szCs w:val="15"/>
      </w:rPr>
      <w:t>et al</w:t>
    </w:r>
    <w:r>
      <w:rPr>
        <w:rFonts w:ascii="Times New Roman" w:hAnsi="Times New Roman" w:cs="Times New Roman"/>
        <w:i/>
        <w:iCs/>
        <w:sz w:val="15"/>
        <w:szCs w:val="15"/>
      </w:rPr>
      <w:t>.</w:t>
    </w:r>
    <w:r>
      <w:rPr>
        <w:rFonts w:ascii="Times New Roman" w:hAnsi="Times New Roman" w:cs="Times New Roman"/>
        <w:sz w:val="15"/>
        <w:szCs w:val="15"/>
      </w:rPr>
      <w:t xml:space="preserve"> </w:t>
    </w:r>
    <w:r>
      <w:rPr>
        <w:rFonts w:ascii="Times New Roman" w:hAnsi="Times New Roman" w:cs="Times New Roman" w:hint="eastAsia"/>
        <w:i/>
        <w:iCs/>
        <w:sz w:val="15"/>
        <w:szCs w:val="15"/>
      </w:rPr>
      <w:t xml:space="preserve">Aging Pathobiology and </w:t>
    </w:r>
    <w:proofErr w:type="spellStart"/>
    <w:r>
      <w:rPr>
        <w:rFonts w:ascii="Times New Roman" w:hAnsi="Times New Roman" w:cs="Times New Roman" w:hint="eastAsia"/>
        <w:i/>
        <w:iCs/>
        <w:sz w:val="15"/>
        <w:szCs w:val="15"/>
      </w:rPr>
      <w:t>Therapeutics</w:t>
    </w:r>
    <w:r>
      <w:rPr>
        <w:rFonts w:ascii="Times New Roman" w:hAnsi="Times New Roman" w:cs="Times New Roman"/>
        <w:sz w:val="15"/>
        <w:szCs w:val="15"/>
      </w:rPr>
      <w:t>r</w:t>
    </w:r>
    <w:proofErr w:type="gramStart"/>
    <w:r>
      <w:rPr>
        <w:rFonts w:ascii="Times New Roman" w:hAnsi="Times New Roman" w:cs="Times New Roman"/>
        <w:sz w:val="15"/>
        <w:szCs w:val="15"/>
      </w:rPr>
      <w:t>;Volume:</w:t>
    </w:r>
    <w:r>
      <w:rPr>
        <w:rFonts w:ascii="Times New Roman" w:hAnsi="Times New Roman" w:cs="Times New Roman" w:hint="eastAsia"/>
        <w:sz w:val="15"/>
        <w:szCs w:val="15"/>
      </w:rPr>
      <w:t>Number</w:t>
    </w:r>
    <w:proofErr w:type="gramEnd"/>
    <w:r>
      <w:rPr>
        <w:rFonts w:ascii="Times New Roman" w:hAnsi="Times New Roman" w:cs="Times New Roman"/>
        <w:b/>
        <w:bCs/>
        <w:sz w:val="15"/>
        <w:szCs w:val="15"/>
      </w:rPr>
      <w:t>│</w:t>
    </w:r>
    <w:r>
      <w:rPr>
        <w:rFonts w:ascii="Times New Roman" w:eastAsia="TimesNewRomanPS-BoldMT" w:hAnsi="Times New Roman" w:cs="Times New Roman"/>
        <w:b/>
        <w:color w:val="000000"/>
        <w:kern w:val="0"/>
        <w:sz w:val="15"/>
        <w:szCs w:val="15"/>
        <w:lang w:bidi="ar"/>
      </w:rPr>
      <w:t>DOI</w:t>
    </w:r>
    <w:proofErr w:type="spellEnd"/>
    <w:r>
      <w:rPr>
        <w:rFonts w:ascii="Times New Roman" w:eastAsia="TimesNewRomanPS-BoldMT" w:hAnsi="Times New Roman" w:cs="Times New Roman"/>
        <w:bCs/>
        <w:color w:val="000000"/>
        <w:kern w:val="0"/>
        <w:sz w:val="15"/>
        <w:szCs w:val="15"/>
        <w:lang w:bidi="ar"/>
      </w:rPr>
      <w:t>: 10.31491/</w:t>
    </w:r>
    <w:proofErr w:type="spellStart"/>
    <w:r>
      <w:rPr>
        <w:rFonts w:ascii="Times New Roman" w:eastAsia="TimesNewRomanPS-BoldMT" w:hAnsi="Times New Roman" w:cs="Times New Roman"/>
        <w:bCs/>
        <w:color w:val="000000"/>
        <w:kern w:val="0"/>
        <w:sz w:val="15"/>
        <w:szCs w:val="15"/>
        <w:lang w:bidi="ar"/>
      </w:rPr>
      <w:t>APT</w:t>
    </w:r>
    <w:r>
      <w:rPr>
        <w:rFonts w:ascii="Times New Roman" w:hAnsi="Times New Roman" w:cs="Times New Roman"/>
        <w:sz w:val="15"/>
        <w:szCs w:val="15"/>
      </w:rPr>
      <w:t>.xxx.xx</w:t>
    </w:r>
    <w:proofErr w:type="spellEnd"/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635A" w:rsidRDefault="00A171DB">
    <w:pPr>
      <w:pStyle w:val="a5"/>
      <w:rPr>
        <w:rFonts w:ascii="Times New Roman" w:eastAsia="TimesNewRomanPS-BoldMT" w:hAnsi="Times New Roman" w:cs="Times New Roman"/>
        <w:bCs/>
        <w:color w:val="000000"/>
        <w:kern w:val="0"/>
        <w:sz w:val="16"/>
        <w:szCs w:val="16"/>
        <w:lang w:bidi="ar"/>
      </w:rPr>
    </w:pPr>
    <w:r>
      <w:rPr>
        <w:noProof/>
        <w:sz w:val="15"/>
        <w:szCs w:val="21"/>
      </w:rPr>
      <w:drawing>
        <wp:anchor distT="0" distB="0" distL="114300" distR="114300" simplePos="0" relativeHeight="251657216" behindDoc="1" locked="0" layoutInCell="1" allowOverlap="1">
          <wp:simplePos x="0" y="0"/>
          <wp:positionH relativeFrom="column">
            <wp:posOffset>4227195</wp:posOffset>
          </wp:positionH>
          <wp:positionV relativeFrom="paragraph">
            <wp:posOffset>27305</wp:posOffset>
          </wp:positionV>
          <wp:extent cx="1102360" cy="306705"/>
          <wp:effectExtent l="0" t="0" r="2540" b="17145"/>
          <wp:wrapTight wrapText="bothSides">
            <wp:wrapPolygon edited="0">
              <wp:start x="0" y="0"/>
              <wp:lineTo x="0" y="20124"/>
              <wp:lineTo x="21276" y="20124"/>
              <wp:lineTo x="21276" y="0"/>
              <wp:lineTo x="0" y="0"/>
            </wp:wrapPolygon>
          </wp:wrapTight>
          <wp:docPr id="1" name="图片 1" descr="D:\桌面\ANT.pngANT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图片 1" descr="D:\桌面\ANT.pngANT"/>
                  <pic:cNvPicPr>
                    <a:picLocks noChangeAspect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102360" cy="306705"/>
                  </a:xfrm>
                  <a:prstGeom prst="rect">
                    <a:avLst/>
                  </a:prstGeom>
                  <a:noFill/>
                  <a:ln w="9525">
                    <a:noFill/>
                  </a:ln>
                </pic:spPr>
              </pic:pic>
            </a:graphicData>
          </a:graphic>
        </wp:anchor>
      </w:drawing>
    </w:r>
    <w:r>
      <w:rPr>
        <w:rFonts w:ascii="Times New Roman" w:eastAsia="TimesNewRomanPS-BoldMT" w:hAnsi="Times New Roman" w:cs="Times New Roman"/>
        <w:bCs/>
        <w:color w:val="000000"/>
        <w:kern w:val="0"/>
        <w:sz w:val="16"/>
        <w:szCs w:val="16"/>
        <w:lang w:bidi="ar"/>
      </w:rPr>
      <w:t xml:space="preserve">Aging </w:t>
    </w:r>
    <w:r>
      <w:rPr>
        <w:rFonts w:ascii="Times New Roman" w:eastAsia="TimesNewRomanPS-BoldMT" w:hAnsi="Times New Roman" w:cs="Times New Roman"/>
        <w:bCs/>
        <w:color w:val="000000"/>
        <w:kern w:val="0"/>
        <w:sz w:val="16"/>
        <w:szCs w:val="16"/>
        <w:lang w:bidi="ar"/>
      </w:rPr>
      <w:t>Pathobiology and Therapeutics 2023</w:t>
    </w:r>
    <w:proofErr w:type="gramStart"/>
    <w:r>
      <w:rPr>
        <w:rFonts w:ascii="Times New Roman" w:eastAsia="TimesNewRomanPS-BoldMT" w:hAnsi="Times New Roman" w:cs="Times New Roman"/>
        <w:bCs/>
        <w:color w:val="000000"/>
        <w:kern w:val="0"/>
        <w:sz w:val="16"/>
        <w:szCs w:val="16"/>
        <w:lang w:bidi="ar"/>
      </w:rPr>
      <w:t>;Volume:Number</w:t>
    </w:r>
    <w:proofErr w:type="gramEnd"/>
  </w:p>
  <w:p w:rsidR="0047635A" w:rsidRDefault="00A171DB">
    <w:pPr>
      <w:pStyle w:val="a5"/>
    </w:pPr>
    <w:r>
      <w:rPr>
        <w:rFonts w:ascii="Times New Roman" w:eastAsia="TimesNewRomanPS-BoldMT" w:hAnsi="Times New Roman" w:cs="Times New Roman"/>
        <w:b/>
        <w:color w:val="000000"/>
        <w:kern w:val="0"/>
        <w:sz w:val="16"/>
        <w:szCs w:val="16"/>
        <w:lang w:bidi="ar"/>
      </w:rPr>
      <w:t>DOI</w:t>
    </w:r>
    <w:r>
      <w:rPr>
        <w:rFonts w:ascii="Times New Roman" w:eastAsia="TimesNewRomanPS-BoldMT" w:hAnsi="Times New Roman" w:cs="Times New Roman"/>
        <w:bCs/>
        <w:color w:val="000000"/>
        <w:kern w:val="0"/>
        <w:sz w:val="16"/>
        <w:szCs w:val="16"/>
        <w:lang w:bidi="ar"/>
      </w:rPr>
      <w:t>: 10.31491/</w:t>
    </w:r>
    <w:proofErr w:type="spellStart"/>
    <w:r>
      <w:rPr>
        <w:rFonts w:ascii="Times New Roman" w:eastAsia="TimesNewRomanPS-BoldMT" w:hAnsi="Times New Roman" w:cs="Times New Roman"/>
        <w:bCs/>
        <w:color w:val="000000"/>
        <w:kern w:val="0"/>
        <w:sz w:val="16"/>
        <w:szCs w:val="16"/>
        <w:lang w:bidi="ar"/>
      </w:rPr>
      <w:t>APT.</w:t>
    </w:r>
    <w:r>
      <w:rPr>
        <w:rFonts w:ascii="Times New Roman" w:eastAsia="TimesNewRomanPS-BoldMT" w:hAnsi="Times New Roman" w:cs="Times New Roman" w:hint="eastAsia"/>
        <w:bCs/>
        <w:color w:val="000000"/>
        <w:kern w:val="0"/>
        <w:sz w:val="16"/>
        <w:szCs w:val="16"/>
        <w:lang w:bidi="ar"/>
      </w:rPr>
      <w:t>xxxx</w:t>
    </w:r>
    <w:r>
      <w:rPr>
        <w:rFonts w:ascii="Times New Roman" w:eastAsia="TimesNewRomanPS-BoldMT" w:hAnsi="Times New Roman" w:cs="Times New Roman"/>
        <w:bCs/>
        <w:color w:val="000000"/>
        <w:kern w:val="0"/>
        <w:sz w:val="16"/>
        <w:szCs w:val="16"/>
        <w:lang w:bidi="ar"/>
      </w:rPr>
      <w:t>.</w:t>
    </w:r>
    <w:r>
      <w:rPr>
        <w:rFonts w:ascii="Times New Roman" w:eastAsia="TimesNewRomanPS-BoldMT" w:hAnsi="Times New Roman" w:cs="Times New Roman" w:hint="eastAsia"/>
        <w:bCs/>
        <w:color w:val="000000"/>
        <w:kern w:val="0"/>
        <w:sz w:val="16"/>
        <w:szCs w:val="16"/>
        <w:lang w:bidi="ar"/>
      </w:rPr>
      <w:t>xx</w:t>
    </w:r>
    <w:r>
      <w:rPr>
        <w:rFonts w:ascii="Times New Roman" w:eastAsia="TimesNewRomanPS-BoldMT" w:hAnsi="Times New Roman" w:cs="Times New Roman"/>
        <w:bCs/>
        <w:color w:val="000000"/>
        <w:kern w:val="0"/>
        <w:sz w:val="16"/>
        <w:szCs w:val="16"/>
        <w:lang w:bidi="ar"/>
      </w:rPr>
      <w:t>.</w:t>
    </w:r>
    <w:r>
      <w:rPr>
        <w:rFonts w:ascii="Times New Roman" w:eastAsia="TimesNewRomanPS-BoldMT" w:hAnsi="Times New Roman" w:cs="Times New Roman" w:hint="eastAsia"/>
        <w:bCs/>
        <w:color w:val="000000"/>
        <w:kern w:val="0"/>
        <w:sz w:val="16"/>
        <w:szCs w:val="16"/>
        <w:lang w:bidi="ar"/>
      </w:rPr>
      <w:t>xxx</w:t>
    </w:r>
    <w:proofErr w:type="spellEnd"/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50A245F"/>
    <w:multiLevelType w:val="multilevel"/>
    <w:tmpl w:val="250A245F"/>
    <w:lvl w:ilvl="0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bordersDoNotSurroundHeader/>
  <w:bordersDoNotSurroundFooter/>
  <w:proofState w:spelling="clean" w:grammar="clean"/>
  <w:defaultTabStop w:val="420"/>
  <w:evenAndOddHeaders/>
  <w:drawingGridVerticalSpacing w:val="156"/>
  <w:noPunctuationKerning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NDIzZWVjZWVjY2JhMGM1Y2JkNmJhZDU2MjEyZmE0ZTAifQ=="/>
  </w:docVars>
  <w:rsids>
    <w:rsidRoot w:val="00172A27"/>
    <w:rsid w:val="000178BA"/>
    <w:rsid w:val="00030B75"/>
    <w:rsid w:val="0003284A"/>
    <w:rsid w:val="00061947"/>
    <w:rsid w:val="000A01E7"/>
    <w:rsid w:val="000D5EBD"/>
    <w:rsid w:val="00116FC4"/>
    <w:rsid w:val="0012279E"/>
    <w:rsid w:val="001436B8"/>
    <w:rsid w:val="00156834"/>
    <w:rsid w:val="00172A27"/>
    <w:rsid w:val="0019510B"/>
    <w:rsid w:val="001E4DF5"/>
    <w:rsid w:val="002658C2"/>
    <w:rsid w:val="0027022E"/>
    <w:rsid w:val="00273491"/>
    <w:rsid w:val="002D331B"/>
    <w:rsid w:val="00331E76"/>
    <w:rsid w:val="00354800"/>
    <w:rsid w:val="003608FF"/>
    <w:rsid w:val="003613A5"/>
    <w:rsid w:val="00363AF1"/>
    <w:rsid w:val="003736D8"/>
    <w:rsid w:val="003B127A"/>
    <w:rsid w:val="003B3DF8"/>
    <w:rsid w:val="003B627D"/>
    <w:rsid w:val="00423880"/>
    <w:rsid w:val="00436667"/>
    <w:rsid w:val="004755F0"/>
    <w:rsid w:val="0047635A"/>
    <w:rsid w:val="00480C95"/>
    <w:rsid w:val="00497675"/>
    <w:rsid w:val="004D5EC7"/>
    <w:rsid w:val="004F52CE"/>
    <w:rsid w:val="00525A1D"/>
    <w:rsid w:val="005570D9"/>
    <w:rsid w:val="005B7E71"/>
    <w:rsid w:val="00637595"/>
    <w:rsid w:val="00664187"/>
    <w:rsid w:val="0068057B"/>
    <w:rsid w:val="006A429C"/>
    <w:rsid w:val="007120DE"/>
    <w:rsid w:val="00740C41"/>
    <w:rsid w:val="007C517C"/>
    <w:rsid w:val="007D1FD5"/>
    <w:rsid w:val="008075EB"/>
    <w:rsid w:val="00842C21"/>
    <w:rsid w:val="00885095"/>
    <w:rsid w:val="008A3DC7"/>
    <w:rsid w:val="008A495C"/>
    <w:rsid w:val="008C3BE7"/>
    <w:rsid w:val="00921419"/>
    <w:rsid w:val="0094175F"/>
    <w:rsid w:val="00953F02"/>
    <w:rsid w:val="00965BF7"/>
    <w:rsid w:val="009B3345"/>
    <w:rsid w:val="00A171DB"/>
    <w:rsid w:val="00A37A37"/>
    <w:rsid w:val="00A45BFB"/>
    <w:rsid w:val="00A631F5"/>
    <w:rsid w:val="00AF07D5"/>
    <w:rsid w:val="00B02CEC"/>
    <w:rsid w:val="00B42AC5"/>
    <w:rsid w:val="00B74EF5"/>
    <w:rsid w:val="00BB3538"/>
    <w:rsid w:val="00BD1211"/>
    <w:rsid w:val="00BF7910"/>
    <w:rsid w:val="00C5076C"/>
    <w:rsid w:val="00C6365E"/>
    <w:rsid w:val="00C83656"/>
    <w:rsid w:val="00C90E08"/>
    <w:rsid w:val="00CA2500"/>
    <w:rsid w:val="00CA5EA3"/>
    <w:rsid w:val="00D16246"/>
    <w:rsid w:val="00DB50C2"/>
    <w:rsid w:val="00DF5C43"/>
    <w:rsid w:val="00E0421A"/>
    <w:rsid w:val="00E242B2"/>
    <w:rsid w:val="00E31605"/>
    <w:rsid w:val="00E40EBF"/>
    <w:rsid w:val="00EA21CF"/>
    <w:rsid w:val="00EE548B"/>
    <w:rsid w:val="00F176EF"/>
    <w:rsid w:val="00F37CB8"/>
    <w:rsid w:val="00F67227"/>
    <w:rsid w:val="00F916B5"/>
    <w:rsid w:val="00FA6414"/>
    <w:rsid w:val="00FC4246"/>
    <w:rsid w:val="00FC61D4"/>
    <w:rsid w:val="00FE1F0E"/>
    <w:rsid w:val="0109259B"/>
    <w:rsid w:val="0109472D"/>
    <w:rsid w:val="011016B5"/>
    <w:rsid w:val="011D6D5F"/>
    <w:rsid w:val="011F3E8E"/>
    <w:rsid w:val="012E1FA3"/>
    <w:rsid w:val="012E3C09"/>
    <w:rsid w:val="013A63F4"/>
    <w:rsid w:val="013C10A0"/>
    <w:rsid w:val="01583790"/>
    <w:rsid w:val="01584775"/>
    <w:rsid w:val="01594B10"/>
    <w:rsid w:val="015F2D33"/>
    <w:rsid w:val="01601402"/>
    <w:rsid w:val="01645AF4"/>
    <w:rsid w:val="01651296"/>
    <w:rsid w:val="01681866"/>
    <w:rsid w:val="01684FA3"/>
    <w:rsid w:val="016E20C2"/>
    <w:rsid w:val="017C5BD8"/>
    <w:rsid w:val="017D0545"/>
    <w:rsid w:val="01872CA9"/>
    <w:rsid w:val="018A16BD"/>
    <w:rsid w:val="018F270C"/>
    <w:rsid w:val="01942AA8"/>
    <w:rsid w:val="0199458D"/>
    <w:rsid w:val="019B195C"/>
    <w:rsid w:val="01A12144"/>
    <w:rsid w:val="01A5110D"/>
    <w:rsid w:val="01A56B17"/>
    <w:rsid w:val="01AC566D"/>
    <w:rsid w:val="01B40BCA"/>
    <w:rsid w:val="01B70746"/>
    <w:rsid w:val="01B80FDE"/>
    <w:rsid w:val="01C44B2E"/>
    <w:rsid w:val="01C56D73"/>
    <w:rsid w:val="01C701A9"/>
    <w:rsid w:val="01C95F88"/>
    <w:rsid w:val="01CC5151"/>
    <w:rsid w:val="01CF0145"/>
    <w:rsid w:val="01D53904"/>
    <w:rsid w:val="01DA0C57"/>
    <w:rsid w:val="01E7309B"/>
    <w:rsid w:val="01F57A38"/>
    <w:rsid w:val="0200754B"/>
    <w:rsid w:val="02007C85"/>
    <w:rsid w:val="0208649E"/>
    <w:rsid w:val="02166731"/>
    <w:rsid w:val="02175370"/>
    <w:rsid w:val="021E0530"/>
    <w:rsid w:val="02211A9E"/>
    <w:rsid w:val="022E6800"/>
    <w:rsid w:val="02304445"/>
    <w:rsid w:val="02363AC3"/>
    <w:rsid w:val="02367012"/>
    <w:rsid w:val="02531DEA"/>
    <w:rsid w:val="02676395"/>
    <w:rsid w:val="027E4A9F"/>
    <w:rsid w:val="028168BD"/>
    <w:rsid w:val="028828A6"/>
    <w:rsid w:val="02896039"/>
    <w:rsid w:val="028A65CA"/>
    <w:rsid w:val="029177D1"/>
    <w:rsid w:val="02945ED2"/>
    <w:rsid w:val="029A6340"/>
    <w:rsid w:val="02A4626F"/>
    <w:rsid w:val="02B706EB"/>
    <w:rsid w:val="02CA4838"/>
    <w:rsid w:val="02D835DC"/>
    <w:rsid w:val="02E960E9"/>
    <w:rsid w:val="02F66CCD"/>
    <w:rsid w:val="02F926DD"/>
    <w:rsid w:val="03036411"/>
    <w:rsid w:val="031B748E"/>
    <w:rsid w:val="031C41CA"/>
    <w:rsid w:val="032111B0"/>
    <w:rsid w:val="03216E4A"/>
    <w:rsid w:val="032B51DC"/>
    <w:rsid w:val="033A0B15"/>
    <w:rsid w:val="033C4C93"/>
    <w:rsid w:val="033C5CAB"/>
    <w:rsid w:val="033E7596"/>
    <w:rsid w:val="033F4D53"/>
    <w:rsid w:val="03437C23"/>
    <w:rsid w:val="03442CFD"/>
    <w:rsid w:val="034F6562"/>
    <w:rsid w:val="03570B81"/>
    <w:rsid w:val="035F5241"/>
    <w:rsid w:val="036742AA"/>
    <w:rsid w:val="036776C3"/>
    <w:rsid w:val="03684324"/>
    <w:rsid w:val="03702577"/>
    <w:rsid w:val="03723EE6"/>
    <w:rsid w:val="0377335A"/>
    <w:rsid w:val="037A42DE"/>
    <w:rsid w:val="037D0B20"/>
    <w:rsid w:val="03861D09"/>
    <w:rsid w:val="038E0B73"/>
    <w:rsid w:val="0392766F"/>
    <w:rsid w:val="03A11F71"/>
    <w:rsid w:val="03A26E77"/>
    <w:rsid w:val="03A64DD4"/>
    <w:rsid w:val="03A81C0D"/>
    <w:rsid w:val="03A85DBD"/>
    <w:rsid w:val="03AE4E4D"/>
    <w:rsid w:val="03B04935"/>
    <w:rsid w:val="03B071F8"/>
    <w:rsid w:val="03B40043"/>
    <w:rsid w:val="03B54A34"/>
    <w:rsid w:val="03B56379"/>
    <w:rsid w:val="03BE0A09"/>
    <w:rsid w:val="03C11E0E"/>
    <w:rsid w:val="03CF3A0D"/>
    <w:rsid w:val="03D358A5"/>
    <w:rsid w:val="03D72431"/>
    <w:rsid w:val="03DC23AA"/>
    <w:rsid w:val="03DC4F03"/>
    <w:rsid w:val="03DE23C0"/>
    <w:rsid w:val="03E15712"/>
    <w:rsid w:val="03E43DA5"/>
    <w:rsid w:val="03F04F96"/>
    <w:rsid w:val="03F77771"/>
    <w:rsid w:val="03FA48CD"/>
    <w:rsid w:val="03FB3C94"/>
    <w:rsid w:val="03FC26EF"/>
    <w:rsid w:val="03FD41BF"/>
    <w:rsid w:val="03FF16AA"/>
    <w:rsid w:val="04076163"/>
    <w:rsid w:val="04077F8B"/>
    <w:rsid w:val="04085768"/>
    <w:rsid w:val="04092561"/>
    <w:rsid w:val="041F7214"/>
    <w:rsid w:val="042F41AB"/>
    <w:rsid w:val="04315284"/>
    <w:rsid w:val="04330167"/>
    <w:rsid w:val="04366611"/>
    <w:rsid w:val="04380BF4"/>
    <w:rsid w:val="043F796D"/>
    <w:rsid w:val="04466ADE"/>
    <w:rsid w:val="044E225D"/>
    <w:rsid w:val="045A30D3"/>
    <w:rsid w:val="04695297"/>
    <w:rsid w:val="046A3DA7"/>
    <w:rsid w:val="046C4BA8"/>
    <w:rsid w:val="047A7041"/>
    <w:rsid w:val="047E285C"/>
    <w:rsid w:val="04821CB2"/>
    <w:rsid w:val="049069F6"/>
    <w:rsid w:val="04920305"/>
    <w:rsid w:val="049E6D7B"/>
    <w:rsid w:val="04A0767E"/>
    <w:rsid w:val="04A80B95"/>
    <w:rsid w:val="04B12AB2"/>
    <w:rsid w:val="04C97B49"/>
    <w:rsid w:val="04D53DD4"/>
    <w:rsid w:val="04D96222"/>
    <w:rsid w:val="04E56ABE"/>
    <w:rsid w:val="04FC5B64"/>
    <w:rsid w:val="05081FB3"/>
    <w:rsid w:val="050D6930"/>
    <w:rsid w:val="051165A6"/>
    <w:rsid w:val="052061CB"/>
    <w:rsid w:val="052E2E88"/>
    <w:rsid w:val="05387D97"/>
    <w:rsid w:val="05390773"/>
    <w:rsid w:val="053D1442"/>
    <w:rsid w:val="054027CB"/>
    <w:rsid w:val="05407BB9"/>
    <w:rsid w:val="05456B1B"/>
    <w:rsid w:val="054C5F73"/>
    <w:rsid w:val="05567167"/>
    <w:rsid w:val="055C55EE"/>
    <w:rsid w:val="056D2887"/>
    <w:rsid w:val="056F17F4"/>
    <w:rsid w:val="05717F4F"/>
    <w:rsid w:val="05741692"/>
    <w:rsid w:val="057D5ADF"/>
    <w:rsid w:val="05812160"/>
    <w:rsid w:val="05827941"/>
    <w:rsid w:val="058870C1"/>
    <w:rsid w:val="058911B7"/>
    <w:rsid w:val="058D229D"/>
    <w:rsid w:val="059206B8"/>
    <w:rsid w:val="059A12E4"/>
    <w:rsid w:val="059A427A"/>
    <w:rsid w:val="059D2E68"/>
    <w:rsid w:val="059F089D"/>
    <w:rsid w:val="05A152F2"/>
    <w:rsid w:val="05A41DB5"/>
    <w:rsid w:val="05A508AA"/>
    <w:rsid w:val="05AF6B40"/>
    <w:rsid w:val="05B5380E"/>
    <w:rsid w:val="05C05CFE"/>
    <w:rsid w:val="05CB5766"/>
    <w:rsid w:val="05D2674D"/>
    <w:rsid w:val="05D813C2"/>
    <w:rsid w:val="05E71501"/>
    <w:rsid w:val="05EF5832"/>
    <w:rsid w:val="05F61429"/>
    <w:rsid w:val="05F72227"/>
    <w:rsid w:val="05F97DB8"/>
    <w:rsid w:val="060B600F"/>
    <w:rsid w:val="06104975"/>
    <w:rsid w:val="06125F12"/>
    <w:rsid w:val="061E3CBC"/>
    <w:rsid w:val="062B0F66"/>
    <w:rsid w:val="06324DA8"/>
    <w:rsid w:val="063A2402"/>
    <w:rsid w:val="063F36F7"/>
    <w:rsid w:val="06435F26"/>
    <w:rsid w:val="064F259E"/>
    <w:rsid w:val="065C333F"/>
    <w:rsid w:val="065E56D6"/>
    <w:rsid w:val="06652A65"/>
    <w:rsid w:val="067501AF"/>
    <w:rsid w:val="067D770A"/>
    <w:rsid w:val="06924322"/>
    <w:rsid w:val="06AB53D0"/>
    <w:rsid w:val="06B10E77"/>
    <w:rsid w:val="06B8387C"/>
    <w:rsid w:val="06BF6A65"/>
    <w:rsid w:val="06D373C3"/>
    <w:rsid w:val="06DB1666"/>
    <w:rsid w:val="06E0078A"/>
    <w:rsid w:val="06E77370"/>
    <w:rsid w:val="06EE6D35"/>
    <w:rsid w:val="06F52CEE"/>
    <w:rsid w:val="06F77647"/>
    <w:rsid w:val="071F61A4"/>
    <w:rsid w:val="0722225B"/>
    <w:rsid w:val="07291105"/>
    <w:rsid w:val="072B17B4"/>
    <w:rsid w:val="072C0C12"/>
    <w:rsid w:val="072F741B"/>
    <w:rsid w:val="073B4B89"/>
    <w:rsid w:val="073E1CA8"/>
    <w:rsid w:val="0759553E"/>
    <w:rsid w:val="076E18D5"/>
    <w:rsid w:val="077239FA"/>
    <w:rsid w:val="07727DAF"/>
    <w:rsid w:val="07734E3B"/>
    <w:rsid w:val="077914A4"/>
    <w:rsid w:val="077A3AD7"/>
    <w:rsid w:val="0780011A"/>
    <w:rsid w:val="07854A0D"/>
    <w:rsid w:val="0786614A"/>
    <w:rsid w:val="078706F8"/>
    <w:rsid w:val="078E5724"/>
    <w:rsid w:val="079438B7"/>
    <w:rsid w:val="07944BD7"/>
    <w:rsid w:val="079501E5"/>
    <w:rsid w:val="079A607E"/>
    <w:rsid w:val="07A735DB"/>
    <w:rsid w:val="07A77DBD"/>
    <w:rsid w:val="07A92A37"/>
    <w:rsid w:val="07AA1E3D"/>
    <w:rsid w:val="07B20912"/>
    <w:rsid w:val="07B43C3B"/>
    <w:rsid w:val="07B75A11"/>
    <w:rsid w:val="07C021F2"/>
    <w:rsid w:val="07CB5922"/>
    <w:rsid w:val="07CC2D0A"/>
    <w:rsid w:val="07CC6C20"/>
    <w:rsid w:val="07FC0828"/>
    <w:rsid w:val="08010DB6"/>
    <w:rsid w:val="08025910"/>
    <w:rsid w:val="08077C7D"/>
    <w:rsid w:val="080D4A9E"/>
    <w:rsid w:val="081652FE"/>
    <w:rsid w:val="082475FB"/>
    <w:rsid w:val="082C46CB"/>
    <w:rsid w:val="08310915"/>
    <w:rsid w:val="08355EB1"/>
    <w:rsid w:val="083F195D"/>
    <w:rsid w:val="08444F1A"/>
    <w:rsid w:val="084D7065"/>
    <w:rsid w:val="08581B89"/>
    <w:rsid w:val="085927BD"/>
    <w:rsid w:val="085D11E2"/>
    <w:rsid w:val="085E05B4"/>
    <w:rsid w:val="087C6F7D"/>
    <w:rsid w:val="08830A58"/>
    <w:rsid w:val="089A458D"/>
    <w:rsid w:val="089D4EDB"/>
    <w:rsid w:val="08A14042"/>
    <w:rsid w:val="08A40201"/>
    <w:rsid w:val="08A90D2F"/>
    <w:rsid w:val="08AD02B1"/>
    <w:rsid w:val="08C067EC"/>
    <w:rsid w:val="08CB3D1D"/>
    <w:rsid w:val="08D84DEB"/>
    <w:rsid w:val="08DA3727"/>
    <w:rsid w:val="08DB68EF"/>
    <w:rsid w:val="08DD4A8F"/>
    <w:rsid w:val="08EA0D1A"/>
    <w:rsid w:val="08EA30C8"/>
    <w:rsid w:val="08F0654A"/>
    <w:rsid w:val="08F3637C"/>
    <w:rsid w:val="08F719C9"/>
    <w:rsid w:val="08F94A00"/>
    <w:rsid w:val="09037D12"/>
    <w:rsid w:val="09076155"/>
    <w:rsid w:val="09235E3B"/>
    <w:rsid w:val="09261095"/>
    <w:rsid w:val="09330283"/>
    <w:rsid w:val="09397F7F"/>
    <w:rsid w:val="094008F1"/>
    <w:rsid w:val="094018C8"/>
    <w:rsid w:val="09442B31"/>
    <w:rsid w:val="094702FF"/>
    <w:rsid w:val="09487FBA"/>
    <w:rsid w:val="09626251"/>
    <w:rsid w:val="09661588"/>
    <w:rsid w:val="096A5D3D"/>
    <w:rsid w:val="0970122F"/>
    <w:rsid w:val="097B3C96"/>
    <w:rsid w:val="099615A5"/>
    <w:rsid w:val="09A158DF"/>
    <w:rsid w:val="09A335EE"/>
    <w:rsid w:val="09A759E2"/>
    <w:rsid w:val="09AC378B"/>
    <w:rsid w:val="09B1358B"/>
    <w:rsid w:val="09B73B20"/>
    <w:rsid w:val="09BF5BA0"/>
    <w:rsid w:val="09CD7FE8"/>
    <w:rsid w:val="09E6504F"/>
    <w:rsid w:val="09E70DC7"/>
    <w:rsid w:val="09EC5ECA"/>
    <w:rsid w:val="0A1C4A23"/>
    <w:rsid w:val="0A24544E"/>
    <w:rsid w:val="0A2713B5"/>
    <w:rsid w:val="0A2C7F07"/>
    <w:rsid w:val="0A347FFF"/>
    <w:rsid w:val="0A377EAA"/>
    <w:rsid w:val="0A3E2925"/>
    <w:rsid w:val="0A425455"/>
    <w:rsid w:val="0A573B03"/>
    <w:rsid w:val="0A5A1CB6"/>
    <w:rsid w:val="0A69227B"/>
    <w:rsid w:val="0A707D19"/>
    <w:rsid w:val="0A720BE6"/>
    <w:rsid w:val="0A7608BE"/>
    <w:rsid w:val="0A840338"/>
    <w:rsid w:val="0A8A6B2E"/>
    <w:rsid w:val="0A8E43C1"/>
    <w:rsid w:val="0A9125B0"/>
    <w:rsid w:val="0AA116B5"/>
    <w:rsid w:val="0AA36E36"/>
    <w:rsid w:val="0AC708B0"/>
    <w:rsid w:val="0AD21174"/>
    <w:rsid w:val="0AD45BAB"/>
    <w:rsid w:val="0AD5134C"/>
    <w:rsid w:val="0AE51C2E"/>
    <w:rsid w:val="0AE63B01"/>
    <w:rsid w:val="0AED1C2D"/>
    <w:rsid w:val="0AEF0EA9"/>
    <w:rsid w:val="0AF422E7"/>
    <w:rsid w:val="0B014303"/>
    <w:rsid w:val="0B0B1195"/>
    <w:rsid w:val="0B2E6252"/>
    <w:rsid w:val="0B304883"/>
    <w:rsid w:val="0B334837"/>
    <w:rsid w:val="0B345D1E"/>
    <w:rsid w:val="0B35314D"/>
    <w:rsid w:val="0B432FE2"/>
    <w:rsid w:val="0B486443"/>
    <w:rsid w:val="0B50681C"/>
    <w:rsid w:val="0B5F4020"/>
    <w:rsid w:val="0B6A4B1C"/>
    <w:rsid w:val="0B6A7442"/>
    <w:rsid w:val="0B72628C"/>
    <w:rsid w:val="0B784E68"/>
    <w:rsid w:val="0B7F51C1"/>
    <w:rsid w:val="0B8343DC"/>
    <w:rsid w:val="0B9277B6"/>
    <w:rsid w:val="0B9A2905"/>
    <w:rsid w:val="0BA2610D"/>
    <w:rsid w:val="0BA73980"/>
    <w:rsid w:val="0BB430AF"/>
    <w:rsid w:val="0BB819AE"/>
    <w:rsid w:val="0BBC5240"/>
    <w:rsid w:val="0BC11315"/>
    <w:rsid w:val="0BC20968"/>
    <w:rsid w:val="0BC42385"/>
    <w:rsid w:val="0BCE2573"/>
    <w:rsid w:val="0BE2045E"/>
    <w:rsid w:val="0BE5582F"/>
    <w:rsid w:val="0BE85A26"/>
    <w:rsid w:val="0BEC1D78"/>
    <w:rsid w:val="0BF25BCC"/>
    <w:rsid w:val="0C00579A"/>
    <w:rsid w:val="0C013C82"/>
    <w:rsid w:val="0C0E2BC1"/>
    <w:rsid w:val="0C126D0C"/>
    <w:rsid w:val="0C134861"/>
    <w:rsid w:val="0C144C3A"/>
    <w:rsid w:val="0C1B4A0E"/>
    <w:rsid w:val="0C1D028D"/>
    <w:rsid w:val="0C2255FD"/>
    <w:rsid w:val="0C351035"/>
    <w:rsid w:val="0C3D336B"/>
    <w:rsid w:val="0C3E49DD"/>
    <w:rsid w:val="0C404F53"/>
    <w:rsid w:val="0C423EDA"/>
    <w:rsid w:val="0C463B9B"/>
    <w:rsid w:val="0C4D158E"/>
    <w:rsid w:val="0C4D3484"/>
    <w:rsid w:val="0C5116B1"/>
    <w:rsid w:val="0C5847FE"/>
    <w:rsid w:val="0C65201B"/>
    <w:rsid w:val="0C682998"/>
    <w:rsid w:val="0C683AD6"/>
    <w:rsid w:val="0C685E24"/>
    <w:rsid w:val="0C8552E8"/>
    <w:rsid w:val="0C9024B0"/>
    <w:rsid w:val="0C9248C4"/>
    <w:rsid w:val="0C9539F6"/>
    <w:rsid w:val="0C994640"/>
    <w:rsid w:val="0C9D0025"/>
    <w:rsid w:val="0CAB52FA"/>
    <w:rsid w:val="0CAB78B4"/>
    <w:rsid w:val="0CB45CC6"/>
    <w:rsid w:val="0CBF5DDE"/>
    <w:rsid w:val="0CCA17CB"/>
    <w:rsid w:val="0CDA2C87"/>
    <w:rsid w:val="0CEB68F7"/>
    <w:rsid w:val="0CF84682"/>
    <w:rsid w:val="0CFC4B59"/>
    <w:rsid w:val="0CFE3F3E"/>
    <w:rsid w:val="0CFE5F51"/>
    <w:rsid w:val="0D0B09E8"/>
    <w:rsid w:val="0D0D72DB"/>
    <w:rsid w:val="0D10569B"/>
    <w:rsid w:val="0D155E1C"/>
    <w:rsid w:val="0D1F2761"/>
    <w:rsid w:val="0D212916"/>
    <w:rsid w:val="0D275004"/>
    <w:rsid w:val="0D347E53"/>
    <w:rsid w:val="0D3A1A56"/>
    <w:rsid w:val="0D3C35A1"/>
    <w:rsid w:val="0D3E5064"/>
    <w:rsid w:val="0D402B5D"/>
    <w:rsid w:val="0D462CD7"/>
    <w:rsid w:val="0D4636AA"/>
    <w:rsid w:val="0D4C4536"/>
    <w:rsid w:val="0D501630"/>
    <w:rsid w:val="0D56158B"/>
    <w:rsid w:val="0D6344DF"/>
    <w:rsid w:val="0D704260"/>
    <w:rsid w:val="0D7A202B"/>
    <w:rsid w:val="0D855934"/>
    <w:rsid w:val="0D874AFC"/>
    <w:rsid w:val="0D932CCF"/>
    <w:rsid w:val="0D941C65"/>
    <w:rsid w:val="0D980AAF"/>
    <w:rsid w:val="0DA96DB8"/>
    <w:rsid w:val="0DB24B59"/>
    <w:rsid w:val="0DB414B7"/>
    <w:rsid w:val="0DC062E8"/>
    <w:rsid w:val="0DC649DE"/>
    <w:rsid w:val="0DCB1309"/>
    <w:rsid w:val="0DD35252"/>
    <w:rsid w:val="0DD8796F"/>
    <w:rsid w:val="0DD951EC"/>
    <w:rsid w:val="0DDE5613"/>
    <w:rsid w:val="0DE32B98"/>
    <w:rsid w:val="0DF460CD"/>
    <w:rsid w:val="0DF86A1D"/>
    <w:rsid w:val="0E05481D"/>
    <w:rsid w:val="0E086ECC"/>
    <w:rsid w:val="0E0E2FC5"/>
    <w:rsid w:val="0E0F1C11"/>
    <w:rsid w:val="0E105DFA"/>
    <w:rsid w:val="0E1260C2"/>
    <w:rsid w:val="0E1A7ED1"/>
    <w:rsid w:val="0E2272EE"/>
    <w:rsid w:val="0E25275F"/>
    <w:rsid w:val="0E2A0EE1"/>
    <w:rsid w:val="0E586667"/>
    <w:rsid w:val="0E5E4099"/>
    <w:rsid w:val="0E6A69C6"/>
    <w:rsid w:val="0E760B5F"/>
    <w:rsid w:val="0E8D4022"/>
    <w:rsid w:val="0E974382"/>
    <w:rsid w:val="0E9F7A01"/>
    <w:rsid w:val="0EA23DB3"/>
    <w:rsid w:val="0EA53062"/>
    <w:rsid w:val="0EAB34F5"/>
    <w:rsid w:val="0EBC3D70"/>
    <w:rsid w:val="0EC61CF6"/>
    <w:rsid w:val="0EC70943"/>
    <w:rsid w:val="0ECB60A9"/>
    <w:rsid w:val="0ED1479C"/>
    <w:rsid w:val="0EDA7156"/>
    <w:rsid w:val="0EE87FB4"/>
    <w:rsid w:val="0EF37A26"/>
    <w:rsid w:val="0EF929D8"/>
    <w:rsid w:val="0EFB53F0"/>
    <w:rsid w:val="0EFF6D8E"/>
    <w:rsid w:val="0F002F71"/>
    <w:rsid w:val="0F065C8B"/>
    <w:rsid w:val="0F110BD5"/>
    <w:rsid w:val="0F213AE9"/>
    <w:rsid w:val="0F3366EA"/>
    <w:rsid w:val="0F385F90"/>
    <w:rsid w:val="0F5518EC"/>
    <w:rsid w:val="0F707AB0"/>
    <w:rsid w:val="0F724F2E"/>
    <w:rsid w:val="0F754726"/>
    <w:rsid w:val="0F7B42D0"/>
    <w:rsid w:val="0F880ACA"/>
    <w:rsid w:val="0F8D0224"/>
    <w:rsid w:val="0F9765B4"/>
    <w:rsid w:val="0FB7749B"/>
    <w:rsid w:val="0FBD3FF0"/>
    <w:rsid w:val="0FBE028E"/>
    <w:rsid w:val="0FDC4974"/>
    <w:rsid w:val="0FDE3A15"/>
    <w:rsid w:val="0FE05E91"/>
    <w:rsid w:val="0FF15009"/>
    <w:rsid w:val="0FF35A37"/>
    <w:rsid w:val="0FF94442"/>
    <w:rsid w:val="0FFA0414"/>
    <w:rsid w:val="100264E6"/>
    <w:rsid w:val="100809C2"/>
    <w:rsid w:val="100C715B"/>
    <w:rsid w:val="100F2854"/>
    <w:rsid w:val="101677B1"/>
    <w:rsid w:val="101F64CF"/>
    <w:rsid w:val="10252C32"/>
    <w:rsid w:val="102752CE"/>
    <w:rsid w:val="10326B89"/>
    <w:rsid w:val="10394AB2"/>
    <w:rsid w:val="10422DF8"/>
    <w:rsid w:val="10467752"/>
    <w:rsid w:val="10527159"/>
    <w:rsid w:val="10553E43"/>
    <w:rsid w:val="10676C98"/>
    <w:rsid w:val="1070340B"/>
    <w:rsid w:val="107F700F"/>
    <w:rsid w:val="108120D5"/>
    <w:rsid w:val="108662BC"/>
    <w:rsid w:val="108A570B"/>
    <w:rsid w:val="108D55DC"/>
    <w:rsid w:val="10906930"/>
    <w:rsid w:val="10907ADB"/>
    <w:rsid w:val="10A44157"/>
    <w:rsid w:val="10B45E23"/>
    <w:rsid w:val="10B7210D"/>
    <w:rsid w:val="10C053F3"/>
    <w:rsid w:val="10C05EA1"/>
    <w:rsid w:val="10C461F7"/>
    <w:rsid w:val="10C71D5D"/>
    <w:rsid w:val="10CB7F1E"/>
    <w:rsid w:val="10D17833"/>
    <w:rsid w:val="10D75B19"/>
    <w:rsid w:val="10DC2F41"/>
    <w:rsid w:val="10DD4B4A"/>
    <w:rsid w:val="10E31921"/>
    <w:rsid w:val="10F22FF8"/>
    <w:rsid w:val="110172EF"/>
    <w:rsid w:val="11114221"/>
    <w:rsid w:val="112011D1"/>
    <w:rsid w:val="11330F7C"/>
    <w:rsid w:val="113744E3"/>
    <w:rsid w:val="11391581"/>
    <w:rsid w:val="1148108A"/>
    <w:rsid w:val="115C31CB"/>
    <w:rsid w:val="1162563D"/>
    <w:rsid w:val="116750E3"/>
    <w:rsid w:val="116C4226"/>
    <w:rsid w:val="1172185C"/>
    <w:rsid w:val="11724F4F"/>
    <w:rsid w:val="117E55B3"/>
    <w:rsid w:val="11851853"/>
    <w:rsid w:val="11904FB7"/>
    <w:rsid w:val="11B351D8"/>
    <w:rsid w:val="11B90CF1"/>
    <w:rsid w:val="11C061D1"/>
    <w:rsid w:val="11C57AB9"/>
    <w:rsid w:val="11CB326A"/>
    <w:rsid w:val="11CB524E"/>
    <w:rsid w:val="11D81560"/>
    <w:rsid w:val="11DC3517"/>
    <w:rsid w:val="11DE0C10"/>
    <w:rsid w:val="11DF02B0"/>
    <w:rsid w:val="11EB289D"/>
    <w:rsid w:val="11EE7510"/>
    <w:rsid w:val="11FF3007"/>
    <w:rsid w:val="1203116D"/>
    <w:rsid w:val="12031BB1"/>
    <w:rsid w:val="12047DFE"/>
    <w:rsid w:val="12150AA2"/>
    <w:rsid w:val="12186EE0"/>
    <w:rsid w:val="121A4A1E"/>
    <w:rsid w:val="123D76DA"/>
    <w:rsid w:val="125B2435"/>
    <w:rsid w:val="125D7543"/>
    <w:rsid w:val="127821FB"/>
    <w:rsid w:val="12793B2D"/>
    <w:rsid w:val="12851595"/>
    <w:rsid w:val="128B5BDC"/>
    <w:rsid w:val="128E5166"/>
    <w:rsid w:val="12965308"/>
    <w:rsid w:val="12A01EF4"/>
    <w:rsid w:val="12A1520A"/>
    <w:rsid w:val="12A43214"/>
    <w:rsid w:val="12A471B8"/>
    <w:rsid w:val="12B9361E"/>
    <w:rsid w:val="12C128B9"/>
    <w:rsid w:val="12C6535B"/>
    <w:rsid w:val="12C657D3"/>
    <w:rsid w:val="12C743CE"/>
    <w:rsid w:val="12C7507A"/>
    <w:rsid w:val="12D4009F"/>
    <w:rsid w:val="12D8718C"/>
    <w:rsid w:val="12D9704A"/>
    <w:rsid w:val="12E731A9"/>
    <w:rsid w:val="12E742D9"/>
    <w:rsid w:val="12EE7898"/>
    <w:rsid w:val="12F272E1"/>
    <w:rsid w:val="12F30286"/>
    <w:rsid w:val="12F67931"/>
    <w:rsid w:val="1301096D"/>
    <w:rsid w:val="13034ED9"/>
    <w:rsid w:val="13144A71"/>
    <w:rsid w:val="13161E79"/>
    <w:rsid w:val="13187141"/>
    <w:rsid w:val="131913EB"/>
    <w:rsid w:val="131F59DA"/>
    <w:rsid w:val="133372CD"/>
    <w:rsid w:val="133612FB"/>
    <w:rsid w:val="13424A93"/>
    <w:rsid w:val="13512645"/>
    <w:rsid w:val="13523955"/>
    <w:rsid w:val="13540A1A"/>
    <w:rsid w:val="13556A43"/>
    <w:rsid w:val="13575440"/>
    <w:rsid w:val="135A28C7"/>
    <w:rsid w:val="13622AE4"/>
    <w:rsid w:val="13635EB2"/>
    <w:rsid w:val="136970C2"/>
    <w:rsid w:val="137123F9"/>
    <w:rsid w:val="13777B09"/>
    <w:rsid w:val="137F1ECC"/>
    <w:rsid w:val="13924541"/>
    <w:rsid w:val="1395322D"/>
    <w:rsid w:val="1398312E"/>
    <w:rsid w:val="13AF5B95"/>
    <w:rsid w:val="13C340BC"/>
    <w:rsid w:val="13C83F61"/>
    <w:rsid w:val="13CE4C9A"/>
    <w:rsid w:val="13D46D94"/>
    <w:rsid w:val="13DA1942"/>
    <w:rsid w:val="13ED774D"/>
    <w:rsid w:val="13F601F5"/>
    <w:rsid w:val="14007D99"/>
    <w:rsid w:val="141943BB"/>
    <w:rsid w:val="14215D30"/>
    <w:rsid w:val="142B61D4"/>
    <w:rsid w:val="14315008"/>
    <w:rsid w:val="1437145B"/>
    <w:rsid w:val="14393FE0"/>
    <w:rsid w:val="143A4B54"/>
    <w:rsid w:val="14400853"/>
    <w:rsid w:val="1444152A"/>
    <w:rsid w:val="148A2EA9"/>
    <w:rsid w:val="149717D9"/>
    <w:rsid w:val="149D1B7F"/>
    <w:rsid w:val="14A40E42"/>
    <w:rsid w:val="14A56AA4"/>
    <w:rsid w:val="14BB037B"/>
    <w:rsid w:val="14C2513E"/>
    <w:rsid w:val="14C83611"/>
    <w:rsid w:val="14D61DA6"/>
    <w:rsid w:val="14D623D0"/>
    <w:rsid w:val="14E95DA7"/>
    <w:rsid w:val="14F577A9"/>
    <w:rsid w:val="14FB19F2"/>
    <w:rsid w:val="14FB55D3"/>
    <w:rsid w:val="15014460"/>
    <w:rsid w:val="15100C60"/>
    <w:rsid w:val="15163DD6"/>
    <w:rsid w:val="151B241A"/>
    <w:rsid w:val="151D6384"/>
    <w:rsid w:val="152423D4"/>
    <w:rsid w:val="15291690"/>
    <w:rsid w:val="15297225"/>
    <w:rsid w:val="153D1F0E"/>
    <w:rsid w:val="15543FB5"/>
    <w:rsid w:val="15590CE4"/>
    <w:rsid w:val="155C67F0"/>
    <w:rsid w:val="156778B7"/>
    <w:rsid w:val="15687B90"/>
    <w:rsid w:val="157E5317"/>
    <w:rsid w:val="158B4495"/>
    <w:rsid w:val="15920F9B"/>
    <w:rsid w:val="15933210"/>
    <w:rsid w:val="159B4377"/>
    <w:rsid w:val="15A3757B"/>
    <w:rsid w:val="15AE62E9"/>
    <w:rsid w:val="15AF2080"/>
    <w:rsid w:val="15B14582"/>
    <w:rsid w:val="15B52B05"/>
    <w:rsid w:val="15BD19C1"/>
    <w:rsid w:val="15C0649C"/>
    <w:rsid w:val="15C55392"/>
    <w:rsid w:val="15CB4366"/>
    <w:rsid w:val="15DA24ED"/>
    <w:rsid w:val="15E2649E"/>
    <w:rsid w:val="15E90B71"/>
    <w:rsid w:val="15EE4E5D"/>
    <w:rsid w:val="15FD2804"/>
    <w:rsid w:val="16056793"/>
    <w:rsid w:val="1607463A"/>
    <w:rsid w:val="160A1A28"/>
    <w:rsid w:val="160D0B0E"/>
    <w:rsid w:val="16232EA4"/>
    <w:rsid w:val="16247854"/>
    <w:rsid w:val="163204BD"/>
    <w:rsid w:val="163975BF"/>
    <w:rsid w:val="163C596E"/>
    <w:rsid w:val="16454E1F"/>
    <w:rsid w:val="164A6233"/>
    <w:rsid w:val="165D4A43"/>
    <w:rsid w:val="16673902"/>
    <w:rsid w:val="166A4461"/>
    <w:rsid w:val="166D5548"/>
    <w:rsid w:val="167066B7"/>
    <w:rsid w:val="16737E77"/>
    <w:rsid w:val="16744831"/>
    <w:rsid w:val="16754046"/>
    <w:rsid w:val="16763F65"/>
    <w:rsid w:val="167A09B1"/>
    <w:rsid w:val="168548B9"/>
    <w:rsid w:val="1696488C"/>
    <w:rsid w:val="169B2156"/>
    <w:rsid w:val="16A622FB"/>
    <w:rsid w:val="16A935D8"/>
    <w:rsid w:val="16C61F1F"/>
    <w:rsid w:val="16D100DA"/>
    <w:rsid w:val="16D23A04"/>
    <w:rsid w:val="16D37BCB"/>
    <w:rsid w:val="16E421E0"/>
    <w:rsid w:val="16F65DEF"/>
    <w:rsid w:val="170006D2"/>
    <w:rsid w:val="17097EE8"/>
    <w:rsid w:val="170E71F6"/>
    <w:rsid w:val="17205904"/>
    <w:rsid w:val="17324E04"/>
    <w:rsid w:val="173279C0"/>
    <w:rsid w:val="173B3A6D"/>
    <w:rsid w:val="174B4FED"/>
    <w:rsid w:val="175029D4"/>
    <w:rsid w:val="175204F9"/>
    <w:rsid w:val="17533277"/>
    <w:rsid w:val="175658B7"/>
    <w:rsid w:val="17571A2C"/>
    <w:rsid w:val="175F2070"/>
    <w:rsid w:val="176A23E4"/>
    <w:rsid w:val="177A115C"/>
    <w:rsid w:val="177C4F88"/>
    <w:rsid w:val="17845FD3"/>
    <w:rsid w:val="17A5317E"/>
    <w:rsid w:val="17AC4A03"/>
    <w:rsid w:val="17AD1FAC"/>
    <w:rsid w:val="17AF1267"/>
    <w:rsid w:val="17B30AF9"/>
    <w:rsid w:val="17B3173F"/>
    <w:rsid w:val="17B44775"/>
    <w:rsid w:val="17BB6759"/>
    <w:rsid w:val="17CC63AF"/>
    <w:rsid w:val="17CC67E7"/>
    <w:rsid w:val="17CF454D"/>
    <w:rsid w:val="17D462F8"/>
    <w:rsid w:val="17DA7E20"/>
    <w:rsid w:val="17EC2C7B"/>
    <w:rsid w:val="17F03627"/>
    <w:rsid w:val="17F55B0D"/>
    <w:rsid w:val="17FF203C"/>
    <w:rsid w:val="18005BE1"/>
    <w:rsid w:val="18015759"/>
    <w:rsid w:val="180560D3"/>
    <w:rsid w:val="18056339"/>
    <w:rsid w:val="18087426"/>
    <w:rsid w:val="180E734D"/>
    <w:rsid w:val="18282D0B"/>
    <w:rsid w:val="183C5E78"/>
    <w:rsid w:val="18483741"/>
    <w:rsid w:val="184A0354"/>
    <w:rsid w:val="18512FB2"/>
    <w:rsid w:val="18715A1D"/>
    <w:rsid w:val="188553C1"/>
    <w:rsid w:val="188930FF"/>
    <w:rsid w:val="18910F6F"/>
    <w:rsid w:val="1894428E"/>
    <w:rsid w:val="18AE06A5"/>
    <w:rsid w:val="18AE2983"/>
    <w:rsid w:val="18AE40DD"/>
    <w:rsid w:val="18B155BE"/>
    <w:rsid w:val="18BC07D1"/>
    <w:rsid w:val="18BC6EC0"/>
    <w:rsid w:val="18C52F93"/>
    <w:rsid w:val="18C820D7"/>
    <w:rsid w:val="18D37869"/>
    <w:rsid w:val="18D9034C"/>
    <w:rsid w:val="18DE6578"/>
    <w:rsid w:val="18EA6879"/>
    <w:rsid w:val="18EC5547"/>
    <w:rsid w:val="18FC0E2E"/>
    <w:rsid w:val="18FE7934"/>
    <w:rsid w:val="1904247E"/>
    <w:rsid w:val="190C351C"/>
    <w:rsid w:val="19147DA8"/>
    <w:rsid w:val="19202876"/>
    <w:rsid w:val="19212278"/>
    <w:rsid w:val="19263AEB"/>
    <w:rsid w:val="1930701F"/>
    <w:rsid w:val="19383D4C"/>
    <w:rsid w:val="194B069B"/>
    <w:rsid w:val="194C35B0"/>
    <w:rsid w:val="194E008A"/>
    <w:rsid w:val="195C72A2"/>
    <w:rsid w:val="1965469A"/>
    <w:rsid w:val="19667E42"/>
    <w:rsid w:val="19737DFC"/>
    <w:rsid w:val="197B25BC"/>
    <w:rsid w:val="19815482"/>
    <w:rsid w:val="198A1D90"/>
    <w:rsid w:val="199A5ACD"/>
    <w:rsid w:val="199D444B"/>
    <w:rsid w:val="19A36F54"/>
    <w:rsid w:val="19A57EAB"/>
    <w:rsid w:val="19B22CA9"/>
    <w:rsid w:val="19C41ACA"/>
    <w:rsid w:val="19C431F5"/>
    <w:rsid w:val="19CB4300"/>
    <w:rsid w:val="19D372C0"/>
    <w:rsid w:val="19D425A3"/>
    <w:rsid w:val="19D838D7"/>
    <w:rsid w:val="19DD1A18"/>
    <w:rsid w:val="19F63538"/>
    <w:rsid w:val="19FD5406"/>
    <w:rsid w:val="1A0152C4"/>
    <w:rsid w:val="1A0518C5"/>
    <w:rsid w:val="1A123ED0"/>
    <w:rsid w:val="1A150887"/>
    <w:rsid w:val="1A18305C"/>
    <w:rsid w:val="1A242B32"/>
    <w:rsid w:val="1A2812E8"/>
    <w:rsid w:val="1A2856DE"/>
    <w:rsid w:val="1A3515C6"/>
    <w:rsid w:val="1A3E407B"/>
    <w:rsid w:val="1A4351ED"/>
    <w:rsid w:val="1A445DED"/>
    <w:rsid w:val="1A542F09"/>
    <w:rsid w:val="1A5A132E"/>
    <w:rsid w:val="1A60096E"/>
    <w:rsid w:val="1A644C40"/>
    <w:rsid w:val="1A7176B2"/>
    <w:rsid w:val="1A757986"/>
    <w:rsid w:val="1A826233"/>
    <w:rsid w:val="1A900C99"/>
    <w:rsid w:val="1A955B4B"/>
    <w:rsid w:val="1A9702DA"/>
    <w:rsid w:val="1AA20930"/>
    <w:rsid w:val="1AAC4048"/>
    <w:rsid w:val="1AC248A4"/>
    <w:rsid w:val="1AC659DE"/>
    <w:rsid w:val="1AD27455"/>
    <w:rsid w:val="1AE62EE6"/>
    <w:rsid w:val="1AEB31C8"/>
    <w:rsid w:val="1AEC3320"/>
    <w:rsid w:val="1AF6439F"/>
    <w:rsid w:val="1AF9140A"/>
    <w:rsid w:val="1AF97E69"/>
    <w:rsid w:val="1AFC10B5"/>
    <w:rsid w:val="1AFD0803"/>
    <w:rsid w:val="1B050F7B"/>
    <w:rsid w:val="1B063AB7"/>
    <w:rsid w:val="1B2738C3"/>
    <w:rsid w:val="1B2A6393"/>
    <w:rsid w:val="1B2C2467"/>
    <w:rsid w:val="1B471163"/>
    <w:rsid w:val="1B4B3AFD"/>
    <w:rsid w:val="1B4B76B5"/>
    <w:rsid w:val="1B53793E"/>
    <w:rsid w:val="1B5B77B9"/>
    <w:rsid w:val="1B653984"/>
    <w:rsid w:val="1B6559A2"/>
    <w:rsid w:val="1B6A229B"/>
    <w:rsid w:val="1B6A3FD3"/>
    <w:rsid w:val="1B6A5A2D"/>
    <w:rsid w:val="1B743515"/>
    <w:rsid w:val="1B750322"/>
    <w:rsid w:val="1B8639A3"/>
    <w:rsid w:val="1B865E43"/>
    <w:rsid w:val="1B8C2545"/>
    <w:rsid w:val="1B924138"/>
    <w:rsid w:val="1BA1734C"/>
    <w:rsid w:val="1BA96B3C"/>
    <w:rsid w:val="1BAD3254"/>
    <w:rsid w:val="1BAF5A13"/>
    <w:rsid w:val="1BBC1C26"/>
    <w:rsid w:val="1BBD70C1"/>
    <w:rsid w:val="1BDD3A4B"/>
    <w:rsid w:val="1BDF0B5F"/>
    <w:rsid w:val="1BED3D25"/>
    <w:rsid w:val="1BF92637"/>
    <w:rsid w:val="1BFE3885"/>
    <w:rsid w:val="1BFF6030"/>
    <w:rsid w:val="1C0C13C9"/>
    <w:rsid w:val="1C1C6F93"/>
    <w:rsid w:val="1C2A55F1"/>
    <w:rsid w:val="1C2C2D70"/>
    <w:rsid w:val="1C3D3E09"/>
    <w:rsid w:val="1C41703C"/>
    <w:rsid w:val="1C422E13"/>
    <w:rsid w:val="1C43631F"/>
    <w:rsid w:val="1C5432E4"/>
    <w:rsid w:val="1C6E3925"/>
    <w:rsid w:val="1C701D0D"/>
    <w:rsid w:val="1C82093E"/>
    <w:rsid w:val="1C8D303A"/>
    <w:rsid w:val="1C8E3869"/>
    <w:rsid w:val="1C903F89"/>
    <w:rsid w:val="1C905F06"/>
    <w:rsid w:val="1C995A70"/>
    <w:rsid w:val="1C9A0B21"/>
    <w:rsid w:val="1CAB1254"/>
    <w:rsid w:val="1CAE3BA7"/>
    <w:rsid w:val="1CB92E5A"/>
    <w:rsid w:val="1CB93F92"/>
    <w:rsid w:val="1CBF46C4"/>
    <w:rsid w:val="1CC35C9C"/>
    <w:rsid w:val="1CC471D0"/>
    <w:rsid w:val="1CDF0B3F"/>
    <w:rsid w:val="1CE66672"/>
    <w:rsid w:val="1CEA7C19"/>
    <w:rsid w:val="1CEF4565"/>
    <w:rsid w:val="1CF2670A"/>
    <w:rsid w:val="1CF63CC5"/>
    <w:rsid w:val="1CFB4FC3"/>
    <w:rsid w:val="1D190F3D"/>
    <w:rsid w:val="1D205B7B"/>
    <w:rsid w:val="1D376199"/>
    <w:rsid w:val="1D3C40F2"/>
    <w:rsid w:val="1D437222"/>
    <w:rsid w:val="1D485EF9"/>
    <w:rsid w:val="1D5A7FCE"/>
    <w:rsid w:val="1D5B7BAB"/>
    <w:rsid w:val="1D601BDC"/>
    <w:rsid w:val="1D6834F0"/>
    <w:rsid w:val="1D7823E2"/>
    <w:rsid w:val="1D8D7CE0"/>
    <w:rsid w:val="1D921379"/>
    <w:rsid w:val="1D9B4119"/>
    <w:rsid w:val="1D9E0DC3"/>
    <w:rsid w:val="1DA62E04"/>
    <w:rsid w:val="1DA76E65"/>
    <w:rsid w:val="1DAA0A9A"/>
    <w:rsid w:val="1DB059F9"/>
    <w:rsid w:val="1DB06910"/>
    <w:rsid w:val="1DB30D77"/>
    <w:rsid w:val="1DB7662D"/>
    <w:rsid w:val="1DBE1E92"/>
    <w:rsid w:val="1DBE39BF"/>
    <w:rsid w:val="1DBF22C4"/>
    <w:rsid w:val="1DBF266E"/>
    <w:rsid w:val="1DC23020"/>
    <w:rsid w:val="1DC85902"/>
    <w:rsid w:val="1DCD2D0E"/>
    <w:rsid w:val="1DD823D5"/>
    <w:rsid w:val="1DE06F4A"/>
    <w:rsid w:val="1DE152AB"/>
    <w:rsid w:val="1DEB2F67"/>
    <w:rsid w:val="1DF70DE4"/>
    <w:rsid w:val="1DF87678"/>
    <w:rsid w:val="1DFE6A07"/>
    <w:rsid w:val="1DFF0E4C"/>
    <w:rsid w:val="1E0A316E"/>
    <w:rsid w:val="1E167CE8"/>
    <w:rsid w:val="1E1B2449"/>
    <w:rsid w:val="1E1E26D3"/>
    <w:rsid w:val="1E381756"/>
    <w:rsid w:val="1E4201AC"/>
    <w:rsid w:val="1E6F557C"/>
    <w:rsid w:val="1E6F61D0"/>
    <w:rsid w:val="1E7645BA"/>
    <w:rsid w:val="1E7759BC"/>
    <w:rsid w:val="1E7B688F"/>
    <w:rsid w:val="1E8A0251"/>
    <w:rsid w:val="1E8F396D"/>
    <w:rsid w:val="1EA63611"/>
    <w:rsid w:val="1EB4498A"/>
    <w:rsid w:val="1EBE5D5D"/>
    <w:rsid w:val="1EBF5D80"/>
    <w:rsid w:val="1EC147C0"/>
    <w:rsid w:val="1EC343B4"/>
    <w:rsid w:val="1ECD5518"/>
    <w:rsid w:val="1ED42438"/>
    <w:rsid w:val="1ED5132C"/>
    <w:rsid w:val="1ED536AC"/>
    <w:rsid w:val="1ED832CF"/>
    <w:rsid w:val="1EDD073D"/>
    <w:rsid w:val="1EE15A18"/>
    <w:rsid w:val="1EE56449"/>
    <w:rsid w:val="1EEB29F9"/>
    <w:rsid w:val="1EEB4DB5"/>
    <w:rsid w:val="1F0425BC"/>
    <w:rsid w:val="1F0C0CD4"/>
    <w:rsid w:val="1F1A314C"/>
    <w:rsid w:val="1F1A7849"/>
    <w:rsid w:val="1F205E4E"/>
    <w:rsid w:val="1F417B79"/>
    <w:rsid w:val="1F462112"/>
    <w:rsid w:val="1F5B6E3A"/>
    <w:rsid w:val="1F5E0C4C"/>
    <w:rsid w:val="1F6C2DB9"/>
    <w:rsid w:val="1F705D06"/>
    <w:rsid w:val="1F7466BB"/>
    <w:rsid w:val="1F7D309F"/>
    <w:rsid w:val="1F990C93"/>
    <w:rsid w:val="1FA94EC8"/>
    <w:rsid w:val="1FAB3E50"/>
    <w:rsid w:val="1FAC0702"/>
    <w:rsid w:val="1FD3578E"/>
    <w:rsid w:val="1FD919C2"/>
    <w:rsid w:val="1FE47800"/>
    <w:rsid w:val="1FEC39F9"/>
    <w:rsid w:val="1FF3444D"/>
    <w:rsid w:val="1FFB437E"/>
    <w:rsid w:val="1FFF62FE"/>
    <w:rsid w:val="20041453"/>
    <w:rsid w:val="200F3726"/>
    <w:rsid w:val="201C7D57"/>
    <w:rsid w:val="201E135C"/>
    <w:rsid w:val="201F5110"/>
    <w:rsid w:val="202146FA"/>
    <w:rsid w:val="20233F9A"/>
    <w:rsid w:val="202C2D08"/>
    <w:rsid w:val="2032051F"/>
    <w:rsid w:val="20573BC0"/>
    <w:rsid w:val="20650E8F"/>
    <w:rsid w:val="20710D8D"/>
    <w:rsid w:val="207C1590"/>
    <w:rsid w:val="208230AF"/>
    <w:rsid w:val="20901BF7"/>
    <w:rsid w:val="2094766D"/>
    <w:rsid w:val="20B06DB3"/>
    <w:rsid w:val="20C001E4"/>
    <w:rsid w:val="20C10198"/>
    <w:rsid w:val="20C305AE"/>
    <w:rsid w:val="20CE6508"/>
    <w:rsid w:val="20CF45B2"/>
    <w:rsid w:val="20D46FE5"/>
    <w:rsid w:val="20D91C6A"/>
    <w:rsid w:val="20EC354A"/>
    <w:rsid w:val="20ED0683"/>
    <w:rsid w:val="20F05803"/>
    <w:rsid w:val="20F81014"/>
    <w:rsid w:val="21083C84"/>
    <w:rsid w:val="210B2CF0"/>
    <w:rsid w:val="2113409E"/>
    <w:rsid w:val="211729E5"/>
    <w:rsid w:val="2119266C"/>
    <w:rsid w:val="212D58D9"/>
    <w:rsid w:val="21302278"/>
    <w:rsid w:val="213476DE"/>
    <w:rsid w:val="21370A87"/>
    <w:rsid w:val="214767E1"/>
    <w:rsid w:val="21574AA1"/>
    <w:rsid w:val="21602545"/>
    <w:rsid w:val="216D75BF"/>
    <w:rsid w:val="21786BC5"/>
    <w:rsid w:val="21892D68"/>
    <w:rsid w:val="218B1EB4"/>
    <w:rsid w:val="21970A5E"/>
    <w:rsid w:val="21993802"/>
    <w:rsid w:val="21A342BB"/>
    <w:rsid w:val="21A54404"/>
    <w:rsid w:val="21B14E15"/>
    <w:rsid w:val="21B667C8"/>
    <w:rsid w:val="21BB782F"/>
    <w:rsid w:val="21BC5DA7"/>
    <w:rsid w:val="21C47B2C"/>
    <w:rsid w:val="21C67A6B"/>
    <w:rsid w:val="21CC3088"/>
    <w:rsid w:val="21CD4A1B"/>
    <w:rsid w:val="21DE2D77"/>
    <w:rsid w:val="21E72B9E"/>
    <w:rsid w:val="21F21AC7"/>
    <w:rsid w:val="21FA726B"/>
    <w:rsid w:val="21FD3DED"/>
    <w:rsid w:val="21FF77AE"/>
    <w:rsid w:val="220B0453"/>
    <w:rsid w:val="220C7B7E"/>
    <w:rsid w:val="220D39F4"/>
    <w:rsid w:val="2212441F"/>
    <w:rsid w:val="22145A3F"/>
    <w:rsid w:val="221850C2"/>
    <w:rsid w:val="222B1F16"/>
    <w:rsid w:val="223C143A"/>
    <w:rsid w:val="22474F94"/>
    <w:rsid w:val="225C7943"/>
    <w:rsid w:val="226B4DBC"/>
    <w:rsid w:val="22764121"/>
    <w:rsid w:val="22766D14"/>
    <w:rsid w:val="22861D84"/>
    <w:rsid w:val="228C02B9"/>
    <w:rsid w:val="22925396"/>
    <w:rsid w:val="229347AE"/>
    <w:rsid w:val="22A3082D"/>
    <w:rsid w:val="22A7329F"/>
    <w:rsid w:val="22AF2A88"/>
    <w:rsid w:val="22B756BD"/>
    <w:rsid w:val="22B86F65"/>
    <w:rsid w:val="22BB0971"/>
    <w:rsid w:val="22C727B5"/>
    <w:rsid w:val="22C9734C"/>
    <w:rsid w:val="22D11755"/>
    <w:rsid w:val="22D72C24"/>
    <w:rsid w:val="22DC373F"/>
    <w:rsid w:val="22DD7494"/>
    <w:rsid w:val="22E37C00"/>
    <w:rsid w:val="22EA1541"/>
    <w:rsid w:val="22EA36B1"/>
    <w:rsid w:val="22ED45A3"/>
    <w:rsid w:val="22FB752E"/>
    <w:rsid w:val="230442F2"/>
    <w:rsid w:val="230810B0"/>
    <w:rsid w:val="230A5B72"/>
    <w:rsid w:val="23105DCF"/>
    <w:rsid w:val="231157BB"/>
    <w:rsid w:val="231503BC"/>
    <w:rsid w:val="2316602B"/>
    <w:rsid w:val="23181B15"/>
    <w:rsid w:val="231E625E"/>
    <w:rsid w:val="23234C69"/>
    <w:rsid w:val="23237B51"/>
    <w:rsid w:val="23351F4C"/>
    <w:rsid w:val="23385C12"/>
    <w:rsid w:val="23481881"/>
    <w:rsid w:val="234B3A9B"/>
    <w:rsid w:val="234B3C74"/>
    <w:rsid w:val="234C16B6"/>
    <w:rsid w:val="23507AFC"/>
    <w:rsid w:val="235128F5"/>
    <w:rsid w:val="235F5371"/>
    <w:rsid w:val="236C1111"/>
    <w:rsid w:val="23735A16"/>
    <w:rsid w:val="23741B16"/>
    <w:rsid w:val="237446B7"/>
    <w:rsid w:val="23747372"/>
    <w:rsid w:val="238F23B6"/>
    <w:rsid w:val="23994841"/>
    <w:rsid w:val="23A02910"/>
    <w:rsid w:val="23A44AAB"/>
    <w:rsid w:val="23B043CE"/>
    <w:rsid w:val="23B17003"/>
    <w:rsid w:val="23B21DA3"/>
    <w:rsid w:val="23B2754C"/>
    <w:rsid w:val="23B3428B"/>
    <w:rsid w:val="23B50EBC"/>
    <w:rsid w:val="23B812F6"/>
    <w:rsid w:val="23CE4094"/>
    <w:rsid w:val="23CF6896"/>
    <w:rsid w:val="23D54270"/>
    <w:rsid w:val="23E5722B"/>
    <w:rsid w:val="23E82706"/>
    <w:rsid w:val="23E8601A"/>
    <w:rsid w:val="23EB70E4"/>
    <w:rsid w:val="23EC21F9"/>
    <w:rsid w:val="240E148B"/>
    <w:rsid w:val="240F50BB"/>
    <w:rsid w:val="24103556"/>
    <w:rsid w:val="241B6C59"/>
    <w:rsid w:val="241C09AB"/>
    <w:rsid w:val="241E042A"/>
    <w:rsid w:val="243B7A26"/>
    <w:rsid w:val="24407667"/>
    <w:rsid w:val="24412AAA"/>
    <w:rsid w:val="24440538"/>
    <w:rsid w:val="24456C68"/>
    <w:rsid w:val="24471426"/>
    <w:rsid w:val="24474FD5"/>
    <w:rsid w:val="2456250B"/>
    <w:rsid w:val="24566C3C"/>
    <w:rsid w:val="2473712F"/>
    <w:rsid w:val="247D6B71"/>
    <w:rsid w:val="247F14B5"/>
    <w:rsid w:val="247F6AD9"/>
    <w:rsid w:val="24823D2F"/>
    <w:rsid w:val="24843E94"/>
    <w:rsid w:val="24846B96"/>
    <w:rsid w:val="248B21CB"/>
    <w:rsid w:val="248B3D95"/>
    <w:rsid w:val="24A71FB8"/>
    <w:rsid w:val="24B121B4"/>
    <w:rsid w:val="24B76E2C"/>
    <w:rsid w:val="24BB7F0B"/>
    <w:rsid w:val="24BC40D3"/>
    <w:rsid w:val="24C11391"/>
    <w:rsid w:val="24C777F7"/>
    <w:rsid w:val="24CE2862"/>
    <w:rsid w:val="24D01019"/>
    <w:rsid w:val="24D0753B"/>
    <w:rsid w:val="24D169DC"/>
    <w:rsid w:val="24D40E4B"/>
    <w:rsid w:val="24DA5A79"/>
    <w:rsid w:val="24E87DC2"/>
    <w:rsid w:val="24EB1BAF"/>
    <w:rsid w:val="24F43739"/>
    <w:rsid w:val="24FB3ED3"/>
    <w:rsid w:val="24FD2401"/>
    <w:rsid w:val="25014EE2"/>
    <w:rsid w:val="25250D72"/>
    <w:rsid w:val="2547013E"/>
    <w:rsid w:val="25473BD7"/>
    <w:rsid w:val="254E4B49"/>
    <w:rsid w:val="25566AA2"/>
    <w:rsid w:val="25577C11"/>
    <w:rsid w:val="256473B0"/>
    <w:rsid w:val="2565145E"/>
    <w:rsid w:val="256529F2"/>
    <w:rsid w:val="25731E35"/>
    <w:rsid w:val="257639FB"/>
    <w:rsid w:val="257A094E"/>
    <w:rsid w:val="257C00EA"/>
    <w:rsid w:val="257C767D"/>
    <w:rsid w:val="257D4215"/>
    <w:rsid w:val="25876F55"/>
    <w:rsid w:val="258E3BD9"/>
    <w:rsid w:val="259763EA"/>
    <w:rsid w:val="25A67A01"/>
    <w:rsid w:val="25C01E1D"/>
    <w:rsid w:val="25C10CCB"/>
    <w:rsid w:val="25D47585"/>
    <w:rsid w:val="25D60BAC"/>
    <w:rsid w:val="25DC555A"/>
    <w:rsid w:val="25DC6FA1"/>
    <w:rsid w:val="25DC70BB"/>
    <w:rsid w:val="25DE42F1"/>
    <w:rsid w:val="25EC5848"/>
    <w:rsid w:val="25EF133A"/>
    <w:rsid w:val="26163C99"/>
    <w:rsid w:val="261F1C2A"/>
    <w:rsid w:val="2624638A"/>
    <w:rsid w:val="2627012B"/>
    <w:rsid w:val="262835C8"/>
    <w:rsid w:val="262837A6"/>
    <w:rsid w:val="263061FD"/>
    <w:rsid w:val="26392A24"/>
    <w:rsid w:val="263E38AE"/>
    <w:rsid w:val="263F1BCD"/>
    <w:rsid w:val="263F6593"/>
    <w:rsid w:val="26501272"/>
    <w:rsid w:val="26605FB5"/>
    <w:rsid w:val="266F569F"/>
    <w:rsid w:val="2671120B"/>
    <w:rsid w:val="2673490B"/>
    <w:rsid w:val="267B58BE"/>
    <w:rsid w:val="267C41CE"/>
    <w:rsid w:val="2690789A"/>
    <w:rsid w:val="26914502"/>
    <w:rsid w:val="269A6E78"/>
    <w:rsid w:val="26A13D13"/>
    <w:rsid w:val="26A80EB5"/>
    <w:rsid w:val="26C14217"/>
    <w:rsid w:val="26C3488D"/>
    <w:rsid w:val="26CF5E34"/>
    <w:rsid w:val="26D7156C"/>
    <w:rsid w:val="26DC52D1"/>
    <w:rsid w:val="26E14549"/>
    <w:rsid w:val="26E42D4E"/>
    <w:rsid w:val="26E446AB"/>
    <w:rsid w:val="26F7656A"/>
    <w:rsid w:val="26FC43D5"/>
    <w:rsid w:val="27025F50"/>
    <w:rsid w:val="270867AA"/>
    <w:rsid w:val="270D21AC"/>
    <w:rsid w:val="27130559"/>
    <w:rsid w:val="27206079"/>
    <w:rsid w:val="27282EA2"/>
    <w:rsid w:val="27292C9F"/>
    <w:rsid w:val="272D7F96"/>
    <w:rsid w:val="27355AC5"/>
    <w:rsid w:val="27495DBA"/>
    <w:rsid w:val="2756784B"/>
    <w:rsid w:val="275B280F"/>
    <w:rsid w:val="27627C46"/>
    <w:rsid w:val="276F5575"/>
    <w:rsid w:val="27794F84"/>
    <w:rsid w:val="277A0ABA"/>
    <w:rsid w:val="277B6914"/>
    <w:rsid w:val="27996611"/>
    <w:rsid w:val="279D6246"/>
    <w:rsid w:val="27A054BB"/>
    <w:rsid w:val="27BA71B5"/>
    <w:rsid w:val="27BB46D3"/>
    <w:rsid w:val="27BD4923"/>
    <w:rsid w:val="27C014DB"/>
    <w:rsid w:val="27D71654"/>
    <w:rsid w:val="27E264A2"/>
    <w:rsid w:val="27F15433"/>
    <w:rsid w:val="27F23029"/>
    <w:rsid w:val="27F313D0"/>
    <w:rsid w:val="27FC3CE9"/>
    <w:rsid w:val="281654F3"/>
    <w:rsid w:val="28210626"/>
    <w:rsid w:val="2827056E"/>
    <w:rsid w:val="282709D0"/>
    <w:rsid w:val="282A7522"/>
    <w:rsid w:val="28331501"/>
    <w:rsid w:val="28385893"/>
    <w:rsid w:val="28385ED5"/>
    <w:rsid w:val="284D66B3"/>
    <w:rsid w:val="285D63C8"/>
    <w:rsid w:val="285F41D7"/>
    <w:rsid w:val="28695E6C"/>
    <w:rsid w:val="286B5D42"/>
    <w:rsid w:val="286C1BAF"/>
    <w:rsid w:val="286E63B2"/>
    <w:rsid w:val="287A033E"/>
    <w:rsid w:val="288337F7"/>
    <w:rsid w:val="28866F6B"/>
    <w:rsid w:val="28936E67"/>
    <w:rsid w:val="28996C7D"/>
    <w:rsid w:val="28B14158"/>
    <w:rsid w:val="28B245D4"/>
    <w:rsid w:val="28B805EE"/>
    <w:rsid w:val="28B97A98"/>
    <w:rsid w:val="28BA04FE"/>
    <w:rsid w:val="28C06676"/>
    <w:rsid w:val="28C724A9"/>
    <w:rsid w:val="28C841CA"/>
    <w:rsid w:val="28CB4CBE"/>
    <w:rsid w:val="28D85D54"/>
    <w:rsid w:val="28DA48BF"/>
    <w:rsid w:val="28E30B09"/>
    <w:rsid w:val="28E674BD"/>
    <w:rsid w:val="28EF1377"/>
    <w:rsid w:val="28FD06A0"/>
    <w:rsid w:val="290078C9"/>
    <w:rsid w:val="290309EC"/>
    <w:rsid w:val="29127071"/>
    <w:rsid w:val="29175049"/>
    <w:rsid w:val="291D1583"/>
    <w:rsid w:val="2923195C"/>
    <w:rsid w:val="29310BAE"/>
    <w:rsid w:val="2935763B"/>
    <w:rsid w:val="29465615"/>
    <w:rsid w:val="29471F6E"/>
    <w:rsid w:val="29591B02"/>
    <w:rsid w:val="296318B5"/>
    <w:rsid w:val="29827EA9"/>
    <w:rsid w:val="29905445"/>
    <w:rsid w:val="2991241D"/>
    <w:rsid w:val="29922DFA"/>
    <w:rsid w:val="29936585"/>
    <w:rsid w:val="2996333A"/>
    <w:rsid w:val="29A567F1"/>
    <w:rsid w:val="29B2720D"/>
    <w:rsid w:val="29CB22C6"/>
    <w:rsid w:val="29D467DE"/>
    <w:rsid w:val="29E93DAD"/>
    <w:rsid w:val="29EA24E1"/>
    <w:rsid w:val="29EE24AE"/>
    <w:rsid w:val="29F20751"/>
    <w:rsid w:val="29F36AF7"/>
    <w:rsid w:val="29F64DF0"/>
    <w:rsid w:val="29F95454"/>
    <w:rsid w:val="29FC0CB2"/>
    <w:rsid w:val="29FF096B"/>
    <w:rsid w:val="2A054A8B"/>
    <w:rsid w:val="2A094785"/>
    <w:rsid w:val="2A0C3790"/>
    <w:rsid w:val="2A0F3A8E"/>
    <w:rsid w:val="2A126AAC"/>
    <w:rsid w:val="2A2A2BC3"/>
    <w:rsid w:val="2A330AC8"/>
    <w:rsid w:val="2A53134A"/>
    <w:rsid w:val="2A5328B9"/>
    <w:rsid w:val="2A5A3973"/>
    <w:rsid w:val="2A5D5F14"/>
    <w:rsid w:val="2A7C6562"/>
    <w:rsid w:val="2A7F0FA4"/>
    <w:rsid w:val="2A893962"/>
    <w:rsid w:val="2A8D3172"/>
    <w:rsid w:val="2A8E70FA"/>
    <w:rsid w:val="2A8F45E9"/>
    <w:rsid w:val="2A916BD9"/>
    <w:rsid w:val="2A9D4B38"/>
    <w:rsid w:val="2AA03C0B"/>
    <w:rsid w:val="2AA25B4D"/>
    <w:rsid w:val="2AAF67E2"/>
    <w:rsid w:val="2AB43D92"/>
    <w:rsid w:val="2AB71E81"/>
    <w:rsid w:val="2AC10DE8"/>
    <w:rsid w:val="2AC11911"/>
    <w:rsid w:val="2AC868B7"/>
    <w:rsid w:val="2ACC6349"/>
    <w:rsid w:val="2AD81452"/>
    <w:rsid w:val="2AE14C9D"/>
    <w:rsid w:val="2AE63022"/>
    <w:rsid w:val="2AEE1D9E"/>
    <w:rsid w:val="2AF27530"/>
    <w:rsid w:val="2AF374D3"/>
    <w:rsid w:val="2AF43D74"/>
    <w:rsid w:val="2B0758A5"/>
    <w:rsid w:val="2B2231DC"/>
    <w:rsid w:val="2B241B55"/>
    <w:rsid w:val="2B255882"/>
    <w:rsid w:val="2B2F61A9"/>
    <w:rsid w:val="2B311793"/>
    <w:rsid w:val="2B3B7A55"/>
    <w:rsid w:val="2B3F42E7"/>
    <w:rsid w:val="2B4537D2"/>
    <w:rsid w:val="2B490DC2"/>
    <w:rsid w:val="2B5149B3"/>
    <w:rsid w:val="2B5F0040"/>
    <w:rsid w:val="2B621795"/>
    <w:rsid w:val="2B6459E1"/>
    <w:rsid w:val="2B6502AC"/>
    <w:rsid w:val="2B7276AD"/>
    <w:rsid w:val="2B7A7BC2"/>
    <w:rsid w:val="2B7B305B"/>
    <w:rsid w:val="2B7E4971"/>
    <w:rsid w:val="2B880568"/>
    <w:rsid w:val="2B9A6230"/>
    <w:rsid w:val="2BA92FD5"/>
    <w:rsid w:val="2BB32323"/>
    <w:rsid w:val="2BC027FC"/>
    <w:rsid w:val="2BC675E9"/>
    <w:rsid w:val="2BD53F91"/>
    <w:rsid w:val="2BDB351E"/>
    <w:rsid w:val="2BE0706B"/>
    <w:rsid w:val="2BE84B64"/>
    <w:rsid w:val="2BE90567"/>
    <w:rsid w:val="2BEA7E9B"/>
    <w:rsid w:val="2BF04D38"/>
    <w:rsid w:val="2BF407AB"/>
    <w:rsid w:val="2BF443AE"/>
    <w:rsid w:val="2BF923AB"/>
    <w:rsid w:val="2BFE2DA4"/>
    <w:rsid w:val="2C0312CB"/>
    <w:rsid w:val="2C067090"/>
    <w:rsid w:val="2C080305"/>
    <w:rsid w:val="2C0D228C"/>
    <w:rsid w:val="2C210B2E"/>
    <w:rsid w:val="2C2A72DB"/>
    <w:rsid w:val="2C2D5946"/>
    <w:rsid w:val="2C493414"/>
    <w:rsid w:val="2C4A28B0"/>
    <w:rsid w:val="2C4A3D65"/>
    <w:rsid w:val="2C4F2E8C"/>
    <w:rsid w:val="2C565957"/>
    <w:rsid w:val="2C632B9A"/>
    <w:rsid w:val="2C6C7ACF"/>
    <w:rsid w:val="2C867513"/>
    <w:rsid w:val="2C8755E8"/>
    <w:rsid w:val="2CC172C1"/>
    <w:rsid w:val="2CC223BE"/>
    <w:rsid w:val="2CC81BB7"/>
    <w:rsid w:val="2CD56B9C"/>
    <w:rsid w:val="2CD8768B"/>
    <w:rsid w:val="2CE069F3"/>
    <w:rsid w:val="2CE7056D"/>
    <w:rsid w:val="2CF2064D"/>
    <w:rsid w:val="2CFB1259"/>
    <w:rsid w:val="2CFC6F50"/>
    <w:rsid w:val="2D0B5834"/>
    <w:rsid w:val="2D134AE2"/>
    <w:rsid w:val="2D162059"/>
    <w:rsid w:val="2D1E489A"/>
    <w:rsid w:val="2D2B1375"/>
    <w:rsid w:val="2D2B40FF"/>
    <w:rsid w:val="2D367554"/>
    <w:rsid w:val="2D402ABE"/>
    <w:rsid w:val="2D461940"/>
    <w:rsid w:val="2D4803C2"/>
    <w:rsid w:val="2D4B43A3"/>
    <w:rsid w:val="2D570139"/>
    <w:rsid w:val="2D605FC2"/>
    <w:rsid w:val="2D6253ED"/>
    <w:rsid w:val="2D697CA7"/>
    <w:rsid w:val="2D6E70C0"/>
    <w:rsid w:val="2D722D0B"/>
    <w:rsid w:val="2D7517E9"/>
    <w:rsid w:val="2D763024"/>
    <w:rsid w:val="2D7B2AA1"/>
    <w:rsid w:val="2D7B4F43"/>
    <w:rsid w:val="2D8A6171"/>
    <w:rsid w:val="2D8C53F3"/>
    <w:rsid w:val="2D9D1E90"/>
    <w:rsid w:val="2DA27E32"/>
    <w:rsid w:val="2DA76CE3"/>
    <w:rsid w:val="2DAF5B8D"/>
    <w:rsid w:val="2DBE2C22"/>
    <w:rsid w:val="2DD30D24"/>
    <w:rsid w:val="2DD644DB"/>
    <w:rsid w:val="2DD90C2E"/>
    <w:rsid w:val="2DDC4CA6"/>
    <w:rsid w:val="2DDD1A18"/>
    <w:rsid w:val="2DE76E87"/>
    <w:rsid w:val="2DE974D2"/>
    <w:rsid w:val="2DFF0C48"/>
    <w:rsid w:val="2E0304B0"/>
    <w:rsid w:val="2E0A32EC"/>
    <w:rsid w:val="2E0F6FAC"/>
    <w:rsid w:val="2E1D2583"/>
    <w:rsid w:val="2E1D485F"/>
    <w:rsid w:val="2E2508A7"/>
    <w:rsid w:val="2E397159"/>
    <w:rsid w:val="2E3E621B"/>
    <w:rsid w:val="2E492BD8"/>
    <w:rsid w:val="2E4A0EB0"/>
    <w:rsid w:val="2E4D1158"/>
    <w:rsid w:val="2E4E5B62"/>
    <w:rsid w:val="2E4E789F"/>
    <w:rsid w:val="2E52123F"/>
    <w:rsid w:val="2E533F5B"/>
    <w:rsid w:val="2E581B90"/>
    <w:rsid w:val="2E5D130A"/>
    <w:rsid w:val="2E744332"/>
    <w:rsid w:val="2E7B69BB"/>
    <w:rsid w:val="2E802A38"/>
    <w:rsid w:val="2E834736"/>
    <w:rsid w:val="2E8A1AD5"/>
    <w:rsid w:val="2E8D713E"/>
    <w:rsid w:val="2E974705"/>
    <w:rsid w:val="2E9E1A27"/>
    <w:rsid w:val="2E9F4713"/>
    <w:rsid w:val="2EA30A99"/>
    <w:rsid w:val="2EA352DC"/>
    <w:rsid w:val="2EA44470"/>
    <w:rsid w:val="2EA705CF"/>
    <w:rsid w:val="2EA8405F"/>
    <w:rsid w:val="2EBC691B"/>
    <w:rsid w:val="2EBD6C4D"/>
    <w:rsid w:val="2EC129F8"/>
    <w:rsid w:val="2ECA7C1F"/>
    <w:rsid w:val="2ED959CF"/>
    <w:rsid w:val="2EDB7862"/>
    <w:rsid w:val="2EDC2FFA"/>
    <w:rsid w:val="2EE861EB"/>
    <w:rsid w:val="2EED2693"/>
    <w:rsid w:val="2EF43152"/>
    <w:rsid w:val="2EF55A24"/>
    <w:rsid w:val="2F003B1E"/>
    <w:rsid w:val="2F0A1D54"/>
    <w:rsid w:val="2F0E524D"/>
    <w:rsid w:val="2F25645D"/>
    <w:rsid w:val="2F2C2835"/>
    <w:rsid w:val="2F2C36AB"/>
    <w:rsid w:val="2F3E0E69"/>
    <w:rsid w:val="2F4B0EBF"/>
    <w:rsid w:val="2F4C3D79"/>
    <w:rsid w:val="2F5D6DB2"/>
    <w:rsid w:val="2F643B76"/>
    <w:rsid w:val="2F685035"/>
    <w:rsid w:val="2F697E02"/>
    <w:rsid w:val="2F751492"/>
    <w:rsid w:val="2F7E660B"/>
    <w:rsid w:val="2F8349E1"/>
    <w:rsid w:val="2F9E3F3B"/>
    <w:rsid w:val="2FA34F86"/>
    <w:rsid w:val="2FCE6CD1"/>
    <w:rsid w:val="2FE21D5C"/>
    <w:rsid w:val="2FE32A8A"/>
    <w:rsid w:val="2FE5000F"/>
    <w:rsid w:val="2FF27FD2"/>
    <w:rsid w:val="2FFC00BE"/>
    <w:rsid w:val="2FFF0BC6"/>
    <w:rsid w:val="30007F7D"/>
    <w:rsid w:val="300A0D47"/>
    <w:rsid w:val="303D2B6F"/>
    <w:rsid w:val="3046513A"/>
    <w:rsid w:val="304D3FE9"/>
    <w:rsid w:val="305914FE"/>
    <w:rsid w:val="305F1032"/>
    <w:rsid w:val="306014C5"/>
    <w:rsid w:val="307237B7"/>
    <w:rsid w:val="307A7DF3"/>
    <w:rsid w:val="3082756B"/>
    <w:rsid w:val="30832F2C"/>
    <w:rsid w:val="309A2B0E"/>
    <w:rsid w:val="30A934FD"/>
    <w:rsid w:val="30AB20E1"/>
    <w:rsid w:val="30AC09BB"/>
    <w:rsid w:val="30AC439C"/>
    <w:rsid w:val="30AE7BA8"/>
    <w:rsid w:val="30B06197"/>
    <w:rsid w:val="30BF68CE"/>
    <w:rsid w:val="30C20005"/>
    <w:rsid w:val="30C3708C"/>
    <w:rsid w:val="30D70EDC"/>
    <w:rsid w:val="30D84FE4"/>
    <w:rsid w:val="30D97A47"/>
    <w:rsid w:val="30EC45EA"/>
    <w:rsid w:val="30F3729C"/>
    <w:rsid w:val="30F41955"/>
    <w:rsid w:val="30F85C4A"/>
    <w:rsid w:val="310007ED"/>
    <w:rsid w:val="31000962"/>
    <w:rsid w:val="31025BB9"/>
    <w:rsid w:val="3104576A"/>
    <w:rsid w:val="31071807"/>
    <w:rsid w:val="3109325E"/>
    <w:rsid w:val="3115434B"/>
    <w:rsid w:val="311A38C9"/>
    <w:rsid w:val="31363BDF"/>
    <w:rsid w:val="31370B06"/>
    <w:rsid w:val="313826AF"/>
    <w:rsid w:val="313A659C"/>
    <w:rsid w:val="31451C41"/>
    <w:rsid w:val="31472A55"/>
    <w:rsid w:val="314E7D8D"/>
    <w:rsid w:val="3153776E"/>
    <w:rsid w:val="315848C1"/>
    <w:rsid w:val="315A0FBA"/>
    <w:rsid w:val="316409B3"/>
    <w:rsid w:val="31696674"/>
    <w:rsid w:val="31766E50"/>
    <w:rsid w:val="31781917"/>
    <w:rsid w:val="31794A07"/>
    <w:rsid w:val="317D5A6A"/>
    <w:rsid w:val="31896830"/>
    <w:rsid w:val="31897D92"/>
    <w:rsid w:val="319046AF"/>
    <w:rsid w:val="319330CD"/>
    <w:rsid w:val="31A73283"/>
    <w:rsid w:val="31B53B61"/>
    <w:rsid w:val="31BC50DF"/>
    <w:rsid w:val="31C457F5"/>
    <w:rsid w:val="31C55451"/>
    <w:rsid w:val="31D23400"/>
    <w:rsid w:val="31D3573D"/>
    <w:rsid w:val="31D8538D"/>
    <w:rsid w:val="31EB6A9D"/>
    <w:rsid w:val="31F9254B"/>
    <w:rsid w:val="32081905"/>
    <w:rsid w:val="320B3393"/>
    <w:rsid w:val="320C0F4F"/>
    <w:rsid w:val="321171F8"/>
    <w:rsid w:val="32190690"/>
    <w:rsid w:val="32261845"/>
    <w:rsid w:val="322F1851"/>
    <w:rsid w:val="32324F44"/>
    <w:rsid w:val="323546B6"/>
    <w:rsid w:val="323934F0"/>
    <w:rsid w:val="324152FF"/>
    <w:rsid w:val="32422CCB"/>
    <w:rsid w:val="32520FF5"/>
    <w:rsid w:val="32553D33"/>
    <w:rsid w:val="325D3D29"/>
    <w:rsid w:val="3265718C"/>
    <w:rsid w:val="326B06EA"/>
    <w:rsid w:val="326C6AFE"/>
    <w:rsid w:val="3271107F"/>
    <w:rsid w:val="327D589B"/>
    <w:rsid w:val="3290138E"/>
    <w:rsid w:val="329031F4"/>
    <w:rsid w:val="32A81A16"/>
    <w:rsid w:val="32AA3449"/>
    <w:rsid w:val="32AE4675"/>
    <w:rsid w:val="32B0174E"/>
    <w:rsid w:val="32B436B5"/>
    <w:rsid w:val="32B82506"/>
    <w:rsid w:val="32C279B6"/>
    <w:rsid w:val="32CF72A0"/>
    <w:rsid w:val="32D22AB6"/>
    <w:rsid w:val="32D63A18"/>
    <w:rsid w:val="32D642DD"/>
    <w:rsid w:val="32DC1026"/>
    <w:rsid w:val="32DD122A"/>
    <w:rsid w:val="32EF42A6"/>
    <w:rsid w:val="32F25895"/>
    <w:rsid w:val="32FC0A5C"/>
    <w:rsid w:val="33010E30"/>
    <w:rsid w:val="33043DBF"/>
    <w:rsid w:val="33050618"/>
    <w:rsid w:val="33096F2D"/>
    <w:rsid w:val="3317473A"/>
    <w:rsid w:val="331954C6"/>
    <w:rsid w:val="331A7CEB"/>
    <w:rsid w:val="332C295B"/>
    <w:rsid w:val="33457A89"/>
    <w:rsid w:val="3346136E"/>
    <w:rsid w:val="334A3B7C"/>
    <w:rsid w:val="335631BB"/>
    <w:rsid w:val="33606128"/>
    <w:rsid w:val="33685975"/>
    <w:rsid w:val="3370251D"/>
    <w:rsid w:val="337702D1"/>
    <w:rsid w:val="33776C71"/>
    <w:rsid w:val="33817975"/>
    <w:rsid w:val="33866FD5"/>
    <w:rsid w:val="3393549B"/>
    <w:rsid w:val="33951418"/>
    <w:rsid w:val="33C04743"/>
    <w:rsid w:val="33C050FD"/>
    <w:rsid w:val="33C52574"/>
    <w:rsid w:val="33CC380B"/>
    <w:rsid w:val="33D22E6F"/>
    <w:rsid w:val="33D47901"/>
    <w:rsid w:val="33FC7ACE"/>
    <w:rsid w:val="340519BF"/>
    <w:rsid w:val="342448CB"/>
    <w:rsid w:val="343163E4"/>
    <w:rsid w:val="34341E72"/>
    <w:rsid w:val="34373FB0"/>
    <w:rsid w:val="34565FD2"/>
    <w:rsid w:val="346019FD"/>
    <w:rsid w:val="34610553"/>
    <w:rsid w:val="3465434B"/>
    <w:rsid w:val="34665F40"/>
    <w:rsid w:val="346C5EAF"/>
    <w:rsid w:val="3470024E"/>
    <w:rsid w:val="34715D02"/>
    <w:rsid w:val="34804170"/>
    <w:rsid w:val="348E011E"/>
    <w:rsid w:val="34A83CB4"/>
    <w:rsid w:val="34B1358C"/>
    <w:rsid w:val="34B54008"/>
    <w:rsid w:val="34B83C75"/>
    <w:rsid w:val="34BA3810"/>
    <w:rsid w:val="34BA7A31"/>
    <w:rsid w:val="34BB2DC8"/>
    <w:rsid w:val="34C06601"/>
    <w:rsid w:val="34C10A6E"/>
    <w:rsid w:val="34D243BB"/>
    <w:rsid w:val="34D55E94"/>
    <w:rsid w:val="34D6782E"/>
    <w:rsid w:val="34DF0592"/>
    <w:rsid w:val="34EA109C"/>
    <w:rsid w:val="34F175A3"/>
    <w:rsid w:val="35002F3A"/>
    <w:rsid w:val="35051A47"/>
    <w:rsid w:val="350B7FFB"/>
    <w:rsid w:val="350D4A1B"/>
    <w:rsid w:val="351A2528"/>
    <w:rsid w:val="351B31FE"/>
    <w:rsid w:val="351C4D31"/>
    <w:rsid w:val="35215587"/>
    <w:rsid w:val="352D22CE"/>
    <w:rsid w:val="35380455"/>
    <w:rsid w:val="35405199"/>
    <w:rsid w:val="35475E4F"/>
    <w:rsid w:val="354B7EEE"/>
    <w:rsid w:val="355B6D22"/>
    <w:rsid w:val="355F559B"/>
    <w:rsid w:val="35647997"/>
    <w:rsid w:val="356A2264"/>
    <w:rsid w:val="356C269E"/>
    <w:rsid w:val="356F1EB0"/>
    <w:rsid w:val="357967E3"/>
    <w:rsid w:val="358829A3"/>
    <w:rsid w:val="358B6DBD"/>
    <w:rsid w:val="35917892"/>
    <w:rsid w:val="359620FA"/>
    <w:rsid w:val="359D47BC"/>
    <w:rsid w:val="359E6536"/>
    <w:rsid w:val="35A310B7"/>
    <w:rsid w:val="35A52289"/>
    <w:rsid w:val="35A90648"/>
    <w:rsid w:val="35C0590E"/>
    <w:rsid w:val="35C717BE"/>
    <w:rsid w:val="35C77E13"/>
    <w:rsid w:val="35C9734A"/>
    <w:rsid w:val="35CB1097"/>
    <w:rsid w:val="35E9527E"/>
    <w:rsid w:val="35EF798F"/>
    <w:rsid w:val="35FC506A"/>
    <w:rsid w:val="35FF1B27"/>
    <w:rsid w:val="360124AF"/>
    <w:rsid w:val="360330A9"/>
    <w:rsid w:val="36060E47"/>
    <w:rsid w:val="36141464"/>
    <w:rsid w:val="361A27B6"/>
    <w:rsid w:val="362A3F15"/>
    <w:rsid w:val="36343A3C"/>
    <w:rsid w:val="363705EA"/>
    <w:rsid w:val="363A6B5B"/>
    <w:rsid w:val="364C4B68"/>
    <w:rsid w:val="364C7CB6"/>
    <w:rsid w:val="36504B05"/>
    <w:rsid w:val="3652713A"/>
    <w:rsid w:val="365639EE"/>
    <w:rsid w:val="365860F7"/>
    <w:rsid w:val="365E3CE9"/>
    <w:rsid w:val="36623943"/>
    <w:rsid w:val="366A0150"/>
    <w:rsid w:val="3673441F"/>
    <w:rsid w:val="3676248F"/>
    <w:rsid w:val="367650EF"/>
    <w:rsid w:val="367B11BB"/>
    <w:rsid w:val="367C43EF"/>
    <w:rsid w:val="36827427"/>
    <w:rsid w:val="36842EB4"/>
    <w:rsid w:val="368B753F"/>
    <w:rsid w:val="368C42E0"/>
    <w:rsid w:val="36944B03"/>
    <w:rsid w:val="369B2584"/>
    <w:rsid w:val="369B68FF"/>
    <w:rsid w:val="36A41EAA"/>
    <w:rsid w:val="36A7293A"/>
    <w:rsid w:val="36A87B1D"/>
    <w:rsid w:val="36B07A48"/>
    <w:rsid w:val="36B44908"/>
    <w:rsid w:val="36B948D2"/>
    <w:rsid w:val="36B96580"/>
    <w:rsid w:val="36CF40AB"/>
    <w:rsid w:val="36DA0F92"/>
    <w:rsid w:val="36E27868"/>
    <w:rsid w:val="36F12E7A"/>
    <w:rsid w:val="36F34DD9"/>
    <w:rsid w:val="37014253"/>
    <w:rsid w:val="37024D60"/>
    <w:rsid w:val="370C36B2"/>
    <w:rsid w:val="370E3825"/>
    <w:rsid w:val="370F34B5"/>
    <w:rsid w:val="371D0320"/>
    <w:rsid w:val="37207FBD"/>
    <w:rsid w:val="37236DAD"/>
    <w:rsid w:val="372E36C5"/>
    <w:rsid w:val="37306C3F"/>
    <w:rsid w:val="373B1590"/>
    <w:rsid w:val="374006E7"/>
    <w:rsid w:val="37406E8C"/>
    <w:rsid w:val="37430864"/>
    <w:rsid w:val="3743779A"/>
    <w:rsid w:val="3745194E"/>
    <w:rsid w:val="374B4DD6"/>
    <w:rsid w:val="3752642D"/>
    <w:rsid w:val="37533957"/>
    <w:rsid w:val="37577D75"/>
    <w:rsid w:val="375B5E92"/>
    <w:rsid w:val="37614358"/>
    <w:rsid w:val="37632525"/>
    <w:rsid w:val="376838BF"/>
    <w:rsid w:val="378A0031"/>
    <w:rsid w:val="37980CFB"/>
    <w:rsid w:val="37A57E65"/>
    <w:rsid w:val="37BC3079"/>
    <w:rsid w:val="37C750E8"/>
    <w:rsid w:val="37D877C9"/>
    <w:rsid w:val="37D91858"/>
    <w:rsid w:val="37E200BE"/>
    <w:rsid w:val="37E3018E"/>
    <w:rsid w:val="37E47D0D"/>
    <w:rsid w:val="37E51F96"/>
    <w:rsid w:val="37E74626"/>
    <w:rsid w:val="37FC32DA"/>
    <w:rsid w:val="380C70C7"/>
    <w:rsid w:val="3819262D"/>
    <w:rsid w:val="38193278"/>
    <w:rsid w:val="381B59BA"/>
    <w:rsid w:val="381C4D33"/>
    <w:rsid w:val="381E3FA1"/>
    <w:rsid w:val="38262CE6"/>
    <w:rsid w:val="38276A70"/>
    <w:rsid w:val="38351B62"/>
    <w:rsid w:val="3836143E"/>
    <w:rsid w:val="3837100C"/>
    <w:rsid w:val="38372808"/>
    <w:rsid w:val="38581FBE"/>
    <w:rsid w:val="385A0764"/>
    <w:rsid w:val="385A7172"/>
    <w:rsid w:val="386B77C1"/>
    <w:rsid w:val="38717DDF"/>
    <w:rsid w:val="387F5736"/>
    <w:rsid w:val="38837005"/>
    <w:rsid w:val="38847305"/>
    <w:rsid w:val="388B443C"/>
    <w:rsid w:val="389A0B38"/>
    <w:rsid w:val="38A428F6"/>
    <w:rsid w:val="38C613C9"/>
    <w:rsid w:val="38CD5E66"/>
    <w:rsid w:val="38D869E6"/>
    <w:rsid w:val="38DC67B6"/>
    <w:rsid w:val="38E02927"/>
    <w:rsid w:val="38E21CE5"/>
    <w:rsid w:val="38E45A3E"/>
    <w:rsid w:val="38EF0E82"/>
    <w:rsid w:val="38F867F8"/>
    <w:rsid w:val="38FB35D7"/>
    <w:rsid w:val="390C2552"/>
    <w:rsid w:val="39117E95"/>
    <w:rsid w:val="3913436F"/>
    <w:rsid w:val="39174E1F"/>
    <w:rsid w:val="391B5488"/>
    <w:rsid w:val="392A055C"/>
    <w:rsid w:val="392C09F0"/>
    <w:rsid w:val="392C7F4E"/>
    <w:rsid w:val="392D1C54"/>
    <w:rsid w:val="39342AE6"/>
    <w:rsid w:val="393548E3"/>
    <w:rsid w:val="3935600D"/>
    <w:rsid w:val="393E20B6"/>
    <w:rsid w:val="39414F3E"/>
    <w:rsid w:val="394311B9"/>
    <w:rsid w:val="3944504B"/>
    <w:rsid w:val="395074D7"/>
    <w:rsid w:val="395A0033"/>
    <w:rsid w:val="395B549F"/>
    <w:rsid w:val="39630C9B"/>
    <w:rsid w:val="3968774F"/>
    <w:rsid w:val="397D6F8B"/>
    <w:rsid w:val="39802CB2"/>
    <w:rsid w:val="39854747"/>
    <w:rsid w:val="399E1469"/>
    <w:rsid w:val="399E5950"/>
    <w:rsid w:val="39A4560C"/>
    <w:rsid w:val="39A9077A"/>
    <w:rsid w:val="39AD1B57"/>
    <w:rsid w:val="39AD4138"/>
    <w:rsid w:val="39BB28BF"/>
    <w:rsid w:val="39C26AE1"/>
    <w:rsid w:val="39C53BAF"/>
    <w:rsid w:val="39CB182A"/>
    <w:rsid w:val="39DB66F9"/>
    <w:rsid w:val="39EE738E"/>
    <w:rsid w:val="39EF4678"/>
    <w:rsid w:val="39F07DEE"/>
    <w:rsid w:val="39F476C8"/>
    <w:rsid w:val="39F6072A"/>
    <w:rsid w:val="3A0B212A"/>
    <w:rsid w:val="3A2A0589"/>
    <w:rsid w:val="3A2A09AF"/>
    <w:rsid w:val="3A3415F8"/>
    <w:rsid w:val="3A3473FD"/>
    <w:rsid w:val="3A366153"/>
    <w:rsid w:val="3A3A47E9"/>
    <w:rsid w:val="3A3E12B0"/>
    <w:rsid w:val="3A40242A"/>
    <w:rsid w:val="3A433AEC"/>
    <w:rsid w:val="3A4508EB"/>
    <w:rsid w:val="3A4819BA"/>
    <w:rsid w:val="3A4F610B"/>
    <w:rsid w:val="3A690090"/>
    <w:rsid w:val="3A697FC4"/>
    <w:rsid w:val="3A7E1037"/>
    <w:rsid w:val="3A827AC5"/>
    <w:rsid w:val="3A942D4E"/>
    <w:rsid w:val="3AA6276C"/>
    <w:rsid w:val="3AAB08B1"/>
    <w:rsid w:val="3AAB7D8C"/>
    <w:rsid w:val="3ABA4904"/>
    <w:rsid w:val="3ABF24EC"/>
    <w:rsid w:val="3AC45533"/>
    <w:rsid w:val="3AD95C1E"/>
    <w:rsid w:val="3ADB58CE"/>
    <w:rsid w:val="3AE44C59"/>
    <w:rsid w:val="3AE472F2"/>
    <w:rsid w:val="3AE80592"/>
    <w:rsid w:val="3AF013D7"/>
    <w:rsid w:val="3AF02224"/>
    <w:rsid w:val="3AF81347"/>
    <w:rsid w:val="3B056693"/>
    <w:rsid w:val="3B085F3F"/>
    <w:rsid w:val="3B0A6F96"/>
    <w:rsid w:val="3B103C99"/>
    <w:rsid w:val="3B141529"/>
    <w:rsid w:val="3B1577E2"/>
    <w:rsid w:val="3B1C6790"/>
    <w:rsid w:val="3B265959"/>
    <w:rsid w:val="3B2B0D4D"/>
    <w:rsid w:val="3B3422D4"/>
    <w:rsid w:val="3B434372"/>
    <w:rsid w:val="3B4C20C7"/>
    <w:rsid w:val="3B65118E"/>
    <w:rsid w:val="3B760106"/>
    <w:rsid w:val="3B80199D"/>
    <w:rsid w:val="3B894B91"/>
    <w:rsid w:val="3B8F3936"/>
    <w:rsid w:val="3B922B3C"/>
    <w:rsid w:val="3B957660"/>
    <w:rsid w:val="3BA441D3"/>
    <w:rsid w:val="3BBE278D"/>
    <w:rsid w:val="3BC62AA9"/>
    <w:rsid w:val="3BC722A4"/>
    <w:rsid w:val="3BCA7515"/>
    <w:rsid w:val="3BD70538"/>
    <w:rsid w:val="3BDF12D0"/>
    <w:rsid w:val="3BE748CF"/>
    <w:rsid w:val="3BE91490"/>
    <w:rsid w:val="3BEC6103"/>
    <w:rsid w:val="3BF0566B"/>
    <w:rsid w:val="3BF12A61"/>
    <w:rsid w:val="3BF70CDF"/>
    <w:rsid w:val="3BFB3071"/>
    <w:rsid w:val="3BFB364F"/>
    <w:rsid w:val="3C05384C"/>
    <w:rsid w:val="3C0775AA"/>
    <w:rsid w:val="3C104F03"/>
    <w:rsid w:val="3C1234B8"/>
    <w:rsid w:val="3C1C1DB3"/>
    <w:rsid w:val="3C221645"/>
    <w:rsid w:val="3C2C37B8"/>
    <w:rsid w:val="3C31221C"/>
    <w:rsid w:val="3C347AB1"/>
    <w:rsid w:val="3C376403"/>
    <w:rsid w:val="3C393E7B"/>
    <w:rsid w:val="3C3E25F2"/>
    <w:rsid w:val="3C4143B0"/>
    <w:rsid w:val="3C4267B7"/>
    <w:rsid w:val="3C4B674D"/>
    <w:rsid w:val="3C5C1552"/>
    <w:rsid w:val="3C5F7D1B"/>
    <w:rsid w:val="3C683F7D"/>
    <w:rsid w:val="3C78107B"/>
    <w:rsid w:val="3C7A30F2"/>
    <w:rsid w:val="3C7F0EC4"/>
    <w:rsid w:val="3C85587F"/>
    <w:rsid w:val="3C875F69"/>
    <w:rsid w:val="3C910070"/>
    <w:rsid w:val="3C980BC7"/>
    <w:rsid w:val="3CA137CF"/>
    <w:rsid w:val="3CAD0C76"/>
    <w:rsid w:val="3CB433B2"/>
    <w:rsid w:val="3CC23406"/>
    <w:rsid w:val="3CC87601"/>
    <w:rsid w:val="3CC926B4"/>
    <w:rsid w:val="3CD32844"/>
    <w:rsid w:val="3CD92B8A"/>
    <w:rsid w:val="3CE406A8"/>
    <w:rsid w:val="3CE92E72"/>
    <w:rsid w:val="3CEB09FD"/>
    <w:rsid w:val="3CED49BC"/>
    <w:rsid w:val="3D0051AA"/>
    <w:rsid w:val="3D017E5A"/>
    <w:rsid w:val="3D070D25"/>
    <w:rsid w:val="3D102D06"/>
    <w:rsid w:val="3D1D7161"/>
    <w:rsid w:val="3D2818F3"/>
    <w:rsid w:val="3D2A3F92"/>
    <w:rsid w:val="3D2F3750"/>
    <w:rsid w:val="3D3066E1"/>
    <w:rsid w:val="3D306D8D"/>
    <w:rsid w:val="3D310612"/>
    <w:rsid w:val="3D323441"/>
    <w:rsid w:val="3D341057"/>
    <w:rsid w:val="3D54710E"/>
    <w:rsid w:val="3D5872E7"/>
    <w:rsid w:val="3D59710B"/>
    <w:rsid w:val="3D690D2F"/>
    <w:rsid w:val="3D737D5E"/>
    <w:rsid w:val="3D765F46"/>
    <w:rsid w:val="3D826B1D"/>
    <w:rsid w:val="3D83457E"/>
    <w:rsid w:val="3D846AAB"/>
    <w:rsid w:val="3D8E24EC"/>
    <w:rsid w:val="3D947081"/>
    <w:rsid w:val="3DB358E6"/>
    <w:rsid w:val="3DB713BA"/>
    <w:rsid w:val="3DB76EC2"/>
    <w:rsid w:val="3DB82D59"/>
    <w:rsid w:val="3DC12E13"/>
    <w:rsid w:val="3DD21FCA"/>
    <w:rsid w:val="3DD33899"/>
    <w:rsid w:val="3DD53D8E"/>
    <w:rsid w:val="3DE01F84"/>
    <w:rsid w:val="3DE1031D"/>
    <w:rsid w:val="3DE33744"/>
    <w:rsid w:val="3DF31975"/>
    <w:rsid w:val="3DF97115"/>
    <w:rsid w:val="3E044127"/>
    <w:rsid w:val="3E067CD9"/>
    <w:rsid w:val="3E131AB5"/>
    <w:rsid w:val="3E1A79FB"/>
    <w:rsid w:val="3E1B495E"/>
    <w:rsid w:val="3E2444AA"/>
    <w:rsid w:val="3E28439C"/>
    <w:rsid w:val="3E290D31"/>
    <w:rsid w:val="3E3D7B55"/>
    <w:rsid w:val="3E433F45"/>
    <w:rsid w:val="3E4A64EC"/>
    <w:rsid w:val="3E555423"/>
    <w:rsid w:val="3E6D682B"/>
    <w:rsid w:val="3E731C8A"/>
    <w:rsid w:val="3E733FED"/>
    <w:rsid w:val="3E746ED4"/>
    <w:rsid w:val="3E7E4CE3"/>
    <w:rsid w:val="3E8861E1"/>
    <w:rsid w:val="3E9648FB"/>
    <w:rsid w:val="3EAD6DF1"/>
    <w:rsid w:val="3EAE324D"/>
    <w:rsid w:val="3EB0656D"/>
    <w:rsid w:val="3EBB0315"/>
    <w:rsid w:val="3EBC342B"/>
    <w:rsid w:val="3EC62C82"/>
    <w:rsid w:val="3ED547E8"/>
    <w:rsid w:val="3EDD5D49"/>
    <w:rsid w:val="3EDE38C9"/>
    <w:rsid w:val="3EE029BE"/>
    <w:rsid w:val="3EE64C86"/>
    <w:rsid w:val="3EE64D94"/>
    <w:rsid w:val="3EE67230"/>
    <w:rsid w:val="3EED5C36"/>
    <w:rsid w:val="3EF01C7C"/>
    <w:rsid w:val="3EF1753A"/>
    <w:rsid w:val="3EF613FC"/>
    <w:rsid w:val="3EF81036"/>
    <w:rsid w:val="3F083CA9"/>
    <w:rsid w:val="3F112C2C"/>
    <w:rsid w:val="3F261863"/>
    <w:rsid w:val="3F312D48"/>
    <w:rsid w:val="3F317146"/>
    <w:rsid w:val="3F363B20"/>
    <w:rsid w:val="3F4D413F"/>
    <w:rsid w:val="3F530E37"/>
    <w:rsid w:val="3F566E35"/>
    <w:rsid w:val="3F5941E7"/>
    <w:rsid w:val="3F603895"/>
    <w:rsid w:val="3F622BEB"/>
    <w:rsid w:val="3F6436D8"/>
    <w:rsid w:val="3F682EFD"/>
    <w:rsid w:val="3F7F2049"/>
    <w:rsid w:val="3F800778"/>
    <w:rsid w:val="3F81513C"/>
    <w:rsid w:val="3F885D7C"/>
    <w:rsid w:val="3F893A21"/>
    <w:rsid w:val="3F907DE1"/>
    <w:rsid w:val="3FA0756C"/>
    <w:rsid w:val="3FA906F6"/>
    <w:rsid w:val="3FAA7C0D"/>
    <w:rsid w:val="3FBB18E7"/>
    <w:rsid w:val="3FBC79D4"/>
    <w:rsid w:val="3FBD26D9"/>
    <w:rsid w:val="3FD30B2E"/>
    <w:rsid w:val="3FDF6344"/>
    <w:rsid w:val="3FEC0325"/>
    <w:rsid w:val="3FF36786"/>
    <w:rsid w:val="400532A1"/>
    <w:rsid w:val="400C027B"/>
    <w:rsid w:val="40164DEC"/>
    <w:rsid w:val="40262301"/>
    <w:rsid w:val="402B0FEC"/>
    <w:rsid w:val="402C1A88"/>
    <w:rsid w:val="402C2DDC"/>
    <w:rsid w:val="403017C8"/>
    <w:rsid w:val="403A7255"/>
    <w:rsid w:val="403B60D8"/>
    <w:rsid w:val="403F1609"/>
    <w:rsid w:val="40431962"/>
    <w:rsid w:val="40463284"/>
    <w:rsid w:val="40463FF1"/>
    <w:rsid w:val="404B5FD6"/>
    <w:rsid w:val="4051687E"/>
    <w:rsid w:val="40622568"/>
    <w:rsid w:val="40756497"/>
    <w:rsid w:val="408963F8"/>
    <w:rsid w:val="408F0EA7"/>
    <w:rsid w:val="40971047"/>
    <w:rsid w:val="409C6440"/>
    <w:rsid w:val="40A92DF4"/>
    <w:rsid w:val="40C54635"/>
    <w:rsid w:val="40CD76B9"/>
    <w:rsid w:val="40D6638F"/>
    <w:rsid w:val="40D94C68"/>
    <w:rsid w:val="40E25ED6"/>
    <w:rsid w:val="40E517C3"/>
    <w:rsid w:val="40E850AB"/>
    <w:rsid w:val="40E86C81"/>
    <w:rsid w:val="40EC5967"/>
    <w:rsid w:val="40F81791"/>
    <w:rsid w:val="40FB21DF"/>
    <w:rsid w:val="41072575"/>
    <w:rsid w:val="410768DD"/>
    <w:rsid w:val="410C72BC"/>
    <w:rsid w:val="410E7238"/>
    <w:rsid w:val="411335D0"/>
    <w:rsid w:val="41164086"/>
    <w:rsid w:val="411D0C45"/>
    <w:rsid w:val="412C1BC0"/>
    <w:rsid w:val="413A7AE7"/>
    <w:rsid w:val="4147084D"/>
    <w:rsid w:val="41496A89"/>
    <w:rsid w:val="415107E2"/>
    <w:rsid w:val="415D64C5"/>
    <w:rsid w:val="415E7539"/>
    <w:rsid w:val="416711A2"/>
    <w:rsid w:val="417020D0"/>
    <w:rsid w:val="41702ED5"/>
    <w:rsid w:val="417D7BF9"/>
    <w:rsid w:val="4186503B"/>
    <w:rsid w:val="41881DEA"/>
    <w:rsid w:val="41AB0C98"/>
    <w:rsid w:val="41AE166B"/>
    <w:rsid w:val="41AF12A9"/>
    <w:rsid w:val="41B31AC1"/>
    <w:rsid w:val="41B62949"/>
    <w:rsid w:val="41B803AC"/>
    <w:rsid w:val="41C05B66"/>
    <w:rsid w:val="41C624DB"/>
    <w:rsid w:val="41CC07A3"/>
    <w:rsid w:val="41CE2B69"/>
    <w:rsid w:val="41D6663C"/>
    <w:rsid w:val="41E17C5F"/>
    <w:rsid w:val="41E452DA"/>
    <w:rsid w:val="41E81824"/>
    <w:rsid w:val="41F93414"/>
    <w:rsid w:val="42051854"/>
    <w:rsid w:val="42107A0C"/>
    <w:rsid w:val="421D5EF7"/>
    <w:rsid w:val="422C7872"/>
    <w:rsid w:val="424D2FE4"/>
    <w:rsid w:val="4251266B"/>
    <w:rsid w:val="4259245C"/>
    <w:rsid w:val="4264023E"/>
    <w:rsid w:val="426749F0"/>
    <w:rsid w:val="426823A2"/>
    <w:rsid w:val="426A68D4"/>
    <w:rsid w:val="42765849"/>
    <w:rsid w:val="42832232"/>
    <w:rsid w:val="428E7189"/>
    <w:rsid w:val="4293454F"/>
    <w:rsid w:val="42A430AF"/>
    <w:rsid w:val="42AA16C1"/>
    <w:rsid w:val="42AE3D2E"/>
    <w:rsid w:val="42B142A7"/>
    <w:rsid w:val="42B702D1"/>
    <w:rsid w:val="42BB16F8"/>
    <w:rsid w:val="42CA00C2"/>
    <w:rsid w:val="42CE287E"/>
    <w:rsid w:val="42DD4030"/>
    <w:rsid w:val="42F1275D"/>
    <w:rsid w:val="42F40617"/>
    <w:rsid w:val="42F43DC9"/>
    <w:rsid w:val="42F544AD"/>
    <w:rsid w:val="42FB0A48"/>
    <w:rsid w:val="431D236F"/>
    <w:rsid w:val="431F4183"/>
    <w:rsid w:val="432A39D1"/>
    <w:rsid w:val="43352C1D"/>
    <w:rsid w:val="43361CEF"/>
    <w:rsid w:val="434910DF"/>
    <w:rsid w:val="434C3E9C"/>
    <w:rsid w:val="435054E1"/>
    <w:rsid w:val="43664665"/>
    <w:rsid w:val="436F0D68"/>
    <w:rsid w:val="437C69A2"/>
    <w:rsid w:val="438A5CF7"/>
    <w:rsid w:val="43924718"/>
    <w:rsid w:val="439C43F2"/>
    <w:rsid w:val="43A90C9B"/>
    <w:rsid w:val="43BC31D2"/>
    <w:rsid w:val="43C00CF9"/>
    <w:rsid w:val="43C7716A"/>
    <w:rsid w:val="43DE5A45"/>
    <w:rsid w:val="43E26D14"/>
    <w:rsid w:val="43E4388A"/>
    <w:rsid w:val="43F940F3"/>
    <w:rsid w:val="43FB497F"/>
    <w:rsid w:val="43FE3E70"/>
    <w:rsid w:val="44046C8A"/>
    <w:rsid w:val="44085247"/>
    <w:rsid w:val="44095B36"/>
    <w:rsid w:val="440D7118"/>
    <w:rsid w:val="441766BF"/>
    <w:rsid w:val="441925A9"/>
    <w:rsid w:val="442209AC"/>
    <w:rsid w:val="4422556A"/>
    <w:rsid w:val="44283D04"/>
    <w:rsid w:val="442A4B25"/>
    <w:rsid w:val="44385DD2"/>
    <w:rsid w:val="443B5485"/>
    <w:rsid w:val="44433EEB"/>
    <w:rsid w:val="445658A4"/>
    <w:rsid w:val="445752F2"/>
    <w:rsid w:val="445D7902"/>
    <w:rsid w:val="446232B5"/>
    <w:rsid w:val="44682ED1"/>
    <w:rsid w:val="44721841"/>
    <w:rsid w:val="448333A9"/>
    <w:rsid w:val="448B4F45"/>
    <w:rsid w:val="448F0A23"/>
    <w:rsid w:val="448F414F"/>
    <w:rsid w:val="449A06FD"/>
    <w:rsid w:val="44A27DCA"/>
    <w:rsid w:val="44A72947"/>
    <w:rsid w:val="44BD6730"/>
    <w:rsid w:val="44C01512"/>
    <w:rsid w:val="44DD593C"/>
    <w:rsid w:val="44E45D7C"/>
    <w:rsid w:val="44ED112A"/>
    <w:rsid w:val="44ED4037"/>
    <w:rsid w:val="44F82C4B"/>
    <w:rsid w:val="44FD2342"/>
    <w:rsid w:val="450064AF"/>
    <w:rsid w:val="45030DA1"/>
    <w:rsid w:val="45075B75"/>
    <w:rsid w:val="450C6E9B"/>
    <w:rsid w:val="450F5D31"/>
    <w:rsid w:val="45160217"/>
    <w:rsid w:val="45200866"/>
    <w:rsid w:val="4527090E"/>
    <w:rsid w:val="452E755A"/>
    <w:rsid w:val="45401917"/>
    <w:rsid w:val="45460A22"/>
    <w:rsid w:val="45463724"/>
    <w:rsid w:val="45464482"/>
    <w:rsid w:val="454D79D0"/>
    <w:rsid w:val="45512327"/>
    <w:rsid w:val="45587D66"/>
    <w:rsid w:val="4569795B"/>
    <w:rsid w:val="45841947"/>
    <w:rsid w:val="4592436B"/>
    <w:rsid w:val="459C543F"/>
    <w:rsid w:val="45A64606"/>
    <w:rsid w:val="45B65F31"/>
    <w:rsid w:val="45C327C5"/>
    <w:rsid w:val="45CC73AE"/>
    <w:rsid w:val="45D87B7E"/>
    <w:rsid w:val="45D925E5"/>
    <w:rsid w:val="45DE18DC"/>
    <w:rsid w:val="460E53F2"/>
    <w:rsid w:val="4610626C"/>
    <w:rsid w:val="461A4C0A"/>
    <w:rsid w:val="461D2A94"/>
    <w:rsid w:val="463051AB"/>
    <w:rsid w:val="463059A2"/>
    <w:rsid w:val="463B6061"/>
    <w:rsid w:val="464E77FB"/>
    <w:rsid w:val="464F5318"/>
    <w:rsid w:val="46580D10"/>
    <w:rsid w:val="466017B6"/>
    <w:rsid w:val="466C293B"/>
    <w:rsid w:val="466D44E0"/>
    <w:rsid w:val="467102F7"/>
    <w:rsid w:val="467764E1"/>
    <w:rsid w:val="467E1B6A"/>
    <w:rsid w:val="467F1D66"/>
    <w:rsid w:val="469908C0"/>
    <w:rsid w:val="469B5CD1"/>
    <w:rsid w:val="46AC4CBC"/>
    <w:rsid w:val="46B163B6"/>
    <w:rsid w:val="46BB2F9E"/>
    <w:rsid w:val="46BB4F4E"/>
    <w:rsid w:val="46C578FC"/>
    <w:rsid w:val="46C63C86"/>
    <w:rsid w:val="46D43522"/>
    <w:rsid w:val="46D7454F"/>
    <w:rsid w:val="46EC3AA4"/>
    <w:rsid w:val="46F46B4D"/>
    <w:rsid w:val="46F6239C"/>
    <w:rsid w:val="470A1493"/>
    <w:rsid w:val="470C67DA"/>
    <w:rsid w:val="470D50BE"/>
    <w:rsid w:val="470E54D5"/>
    <w:rsid w:val="47121364"/>
    <w:rsid w:val="47165B66"/>
    <w:rsid w:val="471A091A"/>
    <w:rsid w:val="472A066B"/>
    <w:rsid w:val="472D0EC8"/>
    <w:rsid w:val="472E7F53"/>
    <w:rsid w:val="4734670F"/>
    <w:rsid w:val="47437CEB"/>
    <w:rsid w:val="475A2DF2"/>
    <w:rsid w:val="476D5E4E"/>
    <w:rsid w:val="4771031B"/>
    <w:rsid w:val="477264CD"/>
    <w:rsid w:val="47757BCF"/>
    <w:rsid w:val="47813C12"/>
    <w:rsid w:val="47881EEA"/>
    <w:rsid w:val="47AD60F8"/>
    <w:rsid w:val="47B06D3E"/>
    <w:rsid w:val="47B11488"/>
    <w:rsid w:val="47B77412"/>
    <w:rsid w:val="47BE5104"/>
    <w:rsid w:val="47C23499"/>
    <w:rsid w:val="47D732CE"/>
    <w:rsid w:val="47DD1593"/>
    <w:rsid w:val="47DD6AEB"/>
    <w:rsid w:val="47E26390"/>
    <w:rsid w:val="47ED1C45"/>
    <w:rsid w:val="47F10F7C"/>
    <w:rsid w:val="47FB7F79"/>
    <w:rsid w:val="47FF42AC"/>
    <w:rsid w:val="48027844"/>
    <w:rsid w:val="480810F8"/>
    <w:rsid w:val="4808584E"/>
    <w:rsid w:val="481065AE"/>
    <w:rsid w:val="481F0CB0"/>
    <w:rsid w:val="481F2FFC"/>
    <w:rsid w:val="482423B9"/>
    <w:rsid w:val="482800BC"/>
    <w:rsid w:val="48293F8B"/>
    <w:rsid w:val="482C254D"/>
    <w:rsid w:val="48307DB7"/>
    <w:rsid w:val="484023BF"/>
    <w:rsid w:val="48417EF6"/>
    <w:rsid w:val="484A759A"/>
    <w:rsid w:val="484E777F"/>
    <w:rsid w:val="48540288"/>
    <w:rsid w:val="486B154F"/>
    <w:rsid w:val="48705E73"/>
    <w:rsid w:val="48836814"/>
    <w:rsid w:val="488528ED"/>
    <w:rsid w:val="488E71B1"/>
    <w:rsid w:val="48903E80"/>
    <w:rsid w:val="489857A5"/>
    <w:rsid w:val="489B1D72"/>
    <w:rsid w:val="48A35353"/>
    <w:rsid w:val="48A44D08"/>
    <w:rsid w:val="48AE3248"/>
    <w:rsid w:val="48B905D5"/>
    <w:rsid w:val="48BA5088"/>
    <w:rsid w:val="48CA787B"/>
    <w:rsid w:val="48D6118C"/>
    <w:rsid w:val="48DD398E"/>
    <w:rsid w:val="48E476B5"/>
    <w:rsid w:val="48F214A6"/>
    <w:rsid w:val="48F464D4"/>
    <w:rsid w:val="48F903A5"/>
    <w:rsid w:val="49036CED"/>
    <w:rsid w:val="49094345"/>
    <w:rsid w:val="490A46B5"/>
    <w:rsid w:val="490B406C"/>
    <w:rsid w:val="49152632"/>
    <w:rsid w:val="49165614"/>
    <w:rsid w:val="49193383"/>
    <w:rsid w:val="493E7D34"/>
    <w:rsid w:val="4945396C"/>
    <w:rsid w:val="49476D08"/>
    <w:rsid w:val="49486492"/>
    <w:rsid w:val="49591268"/>
    <w:rsid w:val="495C7492"/>
    <w:rsid w:val="496279A6"/>
    <w:rsid w:val="496B72B6"/>
    <w:rsid w:val="497B6021"/>
    <w:rsid w:val="497E2652"/>
    <w:rsid w:val="49833F8D"/>
    <w:rsid w:val="498705AB"/>
    <w:rsid w:val="4999338D"/>
    <w:rsid w:val="499A6149"/>
    <w:rsid w:val="499E4B16"/>
    <w:rsid w:val="49A14F22"/>
    <w:rsid w:val="49A36C06"/>
    <w:rsid w:val="49A53A41"/>
    <w:rsid w:val="49AB495E"/>
    <w:rsid w:val="49BE466A"/>
    <w:rsid w:val="49BE66AF"/>
    <w:rsid w:val="49CE0A4C"/>
    <w:rsid w:val="49CF6E58"/>
    <w:rsid w:val="49D509BE"/>
    <w:rsid w:val="49D85502"/>
    <w:rsid w:val="49E146D2"/>
    <w:rsid w:val="49EA6A16"/>
    <w:rsid w:val="4A014165"/>
    <w:rsid w:val="4A0D3F83"/>
    <w:rsid w:val="4A0E403F"/>
    <w:rsid w:val="4A14432A"/>
    <w:rsid w:val="4A1510D7"/>
    <w:rsid w:val="4A1B55D6"/>
    <w:rsid w:val="4A253673"/>
    <w:rsid w:val="4A2873CC"/>
    <w:rsid w:val="4A2D0797"/>
    <w:rsid w:val="4A2F1536"/>
    <w:rsid w:val="4A324829"/>
    <w:rsid w:val="4A3B5FA3"/>
    <w:rsid w:val="4A3C374C"/>
    <w:rsid w:val="4A3D1127"/>
    <w:rsid w:val="4A3E1BC7"/>
    <w:rsid w:val="4A4D7549"/>
    <w:rsid w:val="4A5A66E5"/>
    <w:rsid w:val="4A6471EE"/>
    <w:rsid w:val="4A6C6732"/>
    <w:rsid w:val="4A7524D7"/>
    <w:rsid w:val="4A776767"/>
    <w:rsid w:val="4A7B58F6"/>
    <w:rsid w:val="4A954DCB"/>
    <w:rsid w:val="4A9838D7"/>
    <w:rsid w:val="4AA76BA4"/>
    <w:rsid w:val="4AB227C2"/>
    <w:rsid w:val="4AB36E99"/>
    <w:rsid w:val="4AC5640B"/>
    <w:rsid w:val="4AC81F33"/>
    <w:rsid w:val="4AC832A8"/>
    <w:rsid w:val="4ACA2266"/>
    <w:rsid w:val="4ACD307F"/>
    <w:rsid w:val="4ACD70BB"/>
    <w:rsid w:val="4AD0442E"/>
    <w:rsid w:val="4AD171A3"/>
    <w:rsid w:val="4AD70079"/>
    <w:rsid w:val="4ADA0108"/>
    <w:rsid w:val="4ADA4F14"/>
    <w:rsid w:val="4AE3684F"/>
    <w:rsid w:val="4AE76B82"/>
    <w:rsid w:val="4AF5208D"/>
    <w:rsid w:val="4B011E3C"/>
    <w:rsid w:val="4B286B12"/>
    <w:rsid w:val="4B2A5EC2"/>
    <w:rsid w:val="4B325C53"/>
    <w:rsid w:val="4B370FEC"/>
    <w:rsid w:val="4B3B594B"/>
    <w:rsid w:val="4B451D8F"/>
    <w:rsid w:val="4B465042"/>
    <w:rsid w:val="4B4839D8"/>
    <w:rsid w:val="4B4E0E7B"/>
    <w:rsid w:val="4B57661B"/>
    <w:rsid w:val="4B6363DD"/>
    <w:rsid w:val="4B7C5201"/>
    <w:rsid w:val="4B817EF3"/>
    <w:rsid w:val="4B880980"/>
    <w:rsid w:val="4B8D3B81"/>
    <w:rsid w:val="4B9423BC"/>
    <w:rsid w:val="4B94787A"/>
    <w:rsid w:val="4B9633BA"/>
    <w:rsid w:val="4B965C16"/>
    <w:rsid w:val="4B9860A2"/>
    <w:rsid w:val="4B9D6E1C"/>
    <w:rsid w:val="4B9F7329"/>
    <w:rsid w:val="4BA6127A"/>
    <w:rsid w:val="4BB6478F"/>
    <w:rsid w:val="4BB647EF"/>
    <w:rsid w:val="4BBA4760"/>
    <w:rsid w:val="4BC55FD2"/>
    <w:rsid w:val="4BC71A96"/>
    <w:rsid w:val="4BC735E4"/>
    <w:rsid w:val="4BCB6402"/>
    <w:rsid w:val="4BCE61ED"/>
    <w:rsid w:val="4BD125DF"/>
    <w:rsid w:val="4BDE1853"/>
    <w:rsid w:val="4BF04672"/>
    <w:rsid w:val="4BF976F5"/>
    <w:rsid w:val="4C020210"/>
    <w:rsid w:val="4C055EE0"/>
    <w:rsid w:val="4C08245D"/>
    <w:rsid w:val="4C0E18FF"/>
    <w:rsid w:val="4C127981"/>
    <w:rsid w:val="4C181825"/>
    <w:rsid w:val="4C1C7A3E"/>
    <w:rsid w:val="4C205B9D"/>
    <w:rsid w:val="4C206233"/>
    <w:rsid w:val="4C3009BC"/>
    <w:rsid w:val="4C33480D"/>
    <w:rsid w:val="4C5511C9"/>
    <w:rsid w:val="4C624AD1"/>
    <w:rsid w:val="4C667AAF"/>
    <w:rsid w:val="4C69467E"/>
    <w:rsid w:val="4C6E516E"/>
    <w:rsid w:val="4C795A6B"/>
    <w:rsid w:val="4C7A2831"/>
    <w:rsid w:val="4C7F75EF"/>
    <w:rsid w:val="4C9466E6"/>
    <w:rsid w:val="4C9D1446"/>
    <w:rsid w:val="4C9D54FB"/>
    <w:rsid w:val="4C9E1C0A"/>
    <w:rsid w:val="4CA0433B"/>
    <w:rsid w:val="4CCA6523"/>
    <w:rsid w:val="4CD22D9D"/>
    <w:rsid w:val="4CE61CC9"/>
    <w:rsid w:val="4CE77A7A"/>
    <w:rsid w:val="4D1C379E"/>
    <w:rsid w:val="4D2420C4"/>
    <w:rsid w:val="4D247EAC"/>
    <w:rsid w:val="4D2F3B0D"/>
    <w:rsid w:val="4D3571BB"/>
    <w:rsid w:val="4D3C04F8"/>
    <w:rsid w:val="4D415DD3"/>
    <w:rsid w:val="4D4F5FCA"/>
    <w:rsid w:val="4D606429"/>
    <w:rsid w:val="4D606D27"/>
    <w:rsid w:val="4D660337"/>
    <w:rsid w:val="4D6974FD"/>
    <w:rsid w:val="4D7E668E"/>
    <w:rsid w:val="4D843446"/>
    <w:rsid w:val="4D8667FF"/>
    <w:rsid w:val="4D8B08B2"/>
    <w:rsid w:val="4D8F6C23"/>
    <w:rsid w:val="4D903B4A"/>
    <w:rsid w:val="4D9744C3"/>
    <w:rsid w:val="4D9F692B"/>
    <w:rsid w:val="4DA244B7"/>
    <w:rsid w:val="4DB4232A"/>
    <w:rsid w:val="4DB8661B"/>
    <w:rsid w:val="4DBD180A"/>
    <w:rsid w:val="4DBE32E7"/>
    <w:rsid w:val="4DC74A2A"/>
    <w:rsid w:val="4DCC66C8"/>
    <w:rsid w:val="4DCF0FE8"/>
    <w:rsid w:val="4DD061AA"/>
    <w:rsid w:val="4DD2326D"/>
    <w:rsid w:val="4DDB00BB"/>
    <w:rsid w:val="4DDD229A"/>
    <w:rsid w:val="4DE449D9"/>
    <w:rsid w:val="4DE62397"/>
    <w:rsid w:val="4DEA41CB"/>
    <w:rsid w:val="4E0B487E"/>
    <w:rsid w:val="4E0D263D"/>
    <w:rsid w:val="4E0D44FC"/>
    <w:rsid w:val="4E1B4643"/>
    <w:rsid w:val="4E1B7091"/>
    <w:rsid w:val="4E2074AF"/>
    <w:rsid w:val="4E220942"/>
    <w:rsid w:val="4E2209CC"/>
    <w:rsid w:val="4E2F08F5"/>
    <w:rsid w:val="4E3531C1"/>
    <w:rsid w:val="4E4612DE"/>
    <w:rsid w:val="4E562F67"/>
    <w:rsid w:val="4E593461"/>
    <w:rsid w:val="4E5C3511"/>
    <w:rsid w:val="4E6B36FD"/>
    <w:rsid w:val="4E7564EE"/>
    <w:rsid w:val="4E79376A"/>
    <w:rsid w:val="4E7B2346"/>
    <w:rsid w:val="4E841773"/>
    <w:rsid w:val="4E87242C"/>
    <w:rsid w:val="4E9C4FB5"/>
    <w:rsid w:val="4E9E06B4"/>
    <w:rsid w:val="4EAE2546"/>
    <w:rsid w:val="4EB42069"/>
    <w:rsid w:val="4EB468A6"/>
    <w:rsid w:val="4EB60B08"/>
    <w:rsid w:val="4EB62AED"/>
    <w:rsid w:val="4EB95FD1"/>
    <w:rsid w:val="4EC26563"/>
    <w:rsid w:val="4EC63A79"/>
    <w:rsid w:val="4EC777D0"/>
    <w:rsid w:val="4ED8341C"/>
    <w:rsid w:val="4ED96FFD"/>
    <w:rsid w:val="4EDA63BD"/>
    <w:rsid w:val="4EE24F81"/>
    <w:rsid w:val="4EEB6737"/>
    <w:rsid w:val="4EF24BB1"/>
    <w:rsid w:val="4EF66239"/>
    <w:rsid w:val="4EFA0261"/>
    <w:rsid w:val="4F010E9C"/>
    <w:rsid w:val="4F052150"/>
    <w:rsid w:val="4F131602"/>
    <w:rsid w:val="4F1C51FA"/>
    <w:rsid w:val="4F1D3720"/>
    <w:rsid w:val="4F253161"/>
    <w:rsid w:val="4F265B35"/>
    <w:rsid w:val="4F2A7E1B"/>
    <w:rsid w:val="4F345069"/>
    <w:rsid w:val="4F491B45"/>
    <w:rsid w:val="4F532E74"/>
    <w:rsid w:val="4F700AB8"/>
    <w:rsid w:val="4F724B8A"/>
    <w:rsid w:val="4F7A4D00"/>
    <w:rsid w:val="4F7F76DC"/>
    <w:rsid w:val="4F8417D4"/>
    <w:rsid w:val="4F8469E3"/>
    <w:rsid w:val="4F872750"/>
    <w:rsid w:val="4F8F1102"/>
    <w:rsid w:val="4F980757"/>
    <w:rsid w:val="4FA6478C"/>
    <w:rsid w:val="4FAA60A9"/>
    <w:rsid w:val="4FBB7243"/>
    <w:rsid w:val="4FBF1BFB"/>
    <w:rsid w:val="4FCC5EA8"/>
    <w:rsid w:val="4FCE03A0"/>
    <w:rsid w:val="4FCE7A79"/>
    <w:rsid w:val="4FD33CE0"/>
    <w:rsid w:val="4FDF7BDD"/>
    <w:rsid w:val="4FE15453"/>
    <w:rsid w:val="4FE73B63"/>
    <w:rsid w:val="4FF72332"/>
    <w:rsid w:val="4FF72DE5"/>
    <w:rsid w:val="50012075"/>
    <w:rsid w:val="50047A7F"/>
    <w:rsid w:val="5006131B"/>
    <w:rsid w:val="50203A2A"/>
    <w:rsid w:val="5048146A"/>
    <w:rsid w:val="504A7F01"/>
    <w:rsid w:val="505F2D2E"/>
    <w:rsid w:val="505F34BC"/>
    <w:rsid w:val="50686EAB"/>
    <w:rsid w:val="50702837"/>
    <w:rsid w:val="507614C9"/>
    <w:rsid w:val="507669E9"/>
    <w:rsid w:val="507A2085"/>
    <w:rsid w:val="50961908"/>
    <w:rsid w:val="509A055D"/>
    <w:rsid w:val="509B3EDD"/>
    <w:rsid w:val="509F715C"/>
    <w:rsid w:val="50B618A6"/>
    <w:rsid w:val="50B814B6"/>
    <w:rsid w:val="50B96EDD"/>
    <w:rsid w:val="50C26A0D"/>
    <w:rsid w:val="50CC6518"/>
    <w:rsid w:val="50CC68B8"/>
    <w:rsid w:val="50D6059E"/>
    <w:rsid w:val="50DC3A8C"/>
    <w:rsid w:val="50EE2538"/>
    <w:rsid w:val="50EE7EEA"/>
    <w:rsid w:val="50F429E8"/>
    <w:rsid w:val="50F939A1"/>
    <w:rsid w:val="50FB2324"/>
    <w:rsid w:val="51022258"/>
    <w:rsid w:val="510801FB"/>
    <w:rsid w:val="511D7548"/>
    <w:rsid w:val="512C5A48"/>
    <w:rsid w:val="512F07E5"/>
    <w:rsid w:val="51351100"/>
    <w:rsid w:val="513C44D7"/>
    <w:rsid w:val="51432D5B"/>
    <w:rsid w:val="51461656"/>
    <w:rsid w:val="51554EA2"/>
    <w:rsid w:val="515869F2"/>
    <w:rsid w:val="515E5B83"/>
    <w:rsid w:val="515F710F"/>
    <w:rsid w:val="5160270D"/>
    <w:rsid w:val="5165631B"/>
    <w:rsid w:val="51681C01"/>
    <w:rsid w:val="517817B2"/>
    <w:rsid w:val="51892D45"/>
    <w:rsid w:val="518E6600"/>
    <w:rsid w:val="519C2D16"/>
    <w:rsid w:val="519C6611"/>
    <w:rsid w:val="51A35D6C"/>
    <w:rsid w:val="51A8204C"/>
    <w:rsid w:val="51B2433D"/>
    <w:rsid w:val="51CD7630"/>
    <w:rsid w:val="51D94D59"/>
    <w:rsid w:val="51DD542C"/>
    <w:rsid w:val="51E132E0"/>
    <w:rsid w:val="51E17C48"/>
    <w:rsid w:val="51E20837"/>
    <w:rsid w:val="51EA6449"/>
    <w:rsid w:val="51F80E0A"/>
    <w:rsid w:val="520050DA"/>
    <w:rsid w:val="5215287D"/>
    <w:rsid w:val="521F02C1"/>
    <w:rsid w:val="52217796"/>
    <w:rsid w:val="52237BC4"/>
    <w:rsid w:val="52255C15"/>
    <w:rsid w:val="523843F5"/>
    <w:rsid w:val="52556912"/>
    <w:rsid w:val="52647D03"/>
    <w:rsid w:val="52673763"/>
    <w:rsid w:val="526C4F6E"/>
    <w:rsid w:val="52745FC6"/>
    <w:rsid w:val="52772F48"/>
    <w:rsid w:val="5280378B"/>
    <w:rsid w:val="52851237"/>
    <w:rsid w:val="528555AF"/>
    <w:rsid w:val="52943852"/>
    <w:rsid w:val="529C3BF0"/>
    <w:rsid w:val="529C6061"/>
    <w:rsid w:val="52A15FD6"/>
    <w:rsid w:val="52B1062D"/>
    <w:rsid w:val="52B67E38"/>
    <w:rsid w:val="52B85E8B"/>
    <w:rsid w:val="52CE4610"/>
    <w:rsid w:val="52D5247A"/>
    <w:rsid w:val="52D81CC3"/>
    <w:rsid w:val="52E33590"/>
    <w:rsid w:val="52E7017A"/>
    <w:rsid w:val="52F8304D"/>
    <w:rsid w:val="530022E8"/>
    <w:rsid w:val="53052EE6"/>
    <w:rsid w:val="530541C1"/>
    <w:rsid w:val="530F2AAB"/>
    <w:rsid w:val="531F720E"/>
    <w:rsid w:val="53216309"/>
    <w:rsid w:val="53280C78"/>
    <w:rsid w:val="532F4C49"/>
    <w:rsid w:val="53303F23"/>
    <w:rsid w:val="533B64EF"/>
    <w:rsid w:val="534B6AD1"/>
    <w:rsid w:val="535D6127"/>
    <w:rsid w:val="536512BA"/>
    <w:rsid w:val="536B5CEA"/>
    <w:rsid w:val="536C1720"/>
    <w:rsid w:val="53794C2A"/>
    <w:rsid w:val="537E59AB"/>
    <w:rsid w:val="53846423"/>
    <w:rsid w:val="539001B9"/>
    <w:rsid w:val="53952DF3"/>
    <w:rsid w:val="53963D6C"/>
    <w:rsid w:val="53973104"/>
    <w:rsid w:val="539B551B"/>
    <w:rsid w:val="53A24C12"/>
    <w:rsid w:val="53A63B95"/>
    <w:rsid w:val="53AD5A28"/>
    <w:rsid w:val="53BC6A83"/>
    <w:rsid w:val="53BE5643"/>
    <w:rsid w:val="53C604D7"/>
    <w:rsid w:val="53C72116"/>
    <w:rsid w:val="53C82D3B"/>
    <w:rsid w:val="53CC7E32"/>
    <w:rsid w:val="53D261B5"/>
    <w:rsid w:val="53D72269"/>
    <w:rsid w:val="53F22F65"/>
    <w:rsid w:val="54042736"/>
    <w:rsid w:val="5406019B"/>
    <w:rsid w:val="542122C2"/>
    <w:rsid w:val="54247FE1"/>
    <w:rsid w:val="542516B1"/>
    <w:rsid w:val="54263E54"/>
    <w:rsid w:val="542B0114"/>
    <w:rsid w:val="544B67E2"/>
    <w:rsid w:val="544D2AA5"/>
    <w:rsid w:val="54504EA3"/>
    <w:rsid w:val="545C27FD"/>
    <w:rsid w:val="5465314C"/>
    <w:rsid w:val="54657C4C"/>
    <w:rsid w:val="54687FB2"/>
    <w:rsid w:val="54795CD4"/>
    <w:rsid w:val="547E549C"/>
    <w:rsid w:val="54921EEA"/>
    <w:rsid w:val="549E3B0C"/>
    <w:rsid w:val="549E3FAA"/>
    <w:rsid w:val="54A57FA9"/>
    <w:rsid w:val="54B12A70"/>
    <w:rsid w:val="54B36E13"/>
    <w:rsid w:val="54B41590"/>
    <w:rsid w:val="54B467E5"/>
    <w:rsid w:val="54B53633"/>
    <w:rsid w:val="54C12EA7"/>
    <w:rsid w:val="54CA148E"/>
    <w:rsid w:val="54D13CD1"/>
    <w:rsid w:val="54D14424"/>
    <w:rsid w:val="54D3212E"/>
    <w:rsid w:val="54D72DE5"/>
    <w:rsid w:val="54E25BC3"/>
    <w:rsid w:val="54E706B5"/>
    <w:rsid w:val="54F128DB"/>
    <w:rsid w:val="54F33C94"/>
    <w:rsid w:val="54F43F63"/>
    <w:rsid w:val="550F7C3A"/>
    <w:rsid w:val="5510487C"/>
    <w:rsid w:val="551D1CCC"/>
    <w:rsid w:val="5524090A"/>
    <w:rsid w:val="552E0EE6"/>
    <w:rsid w:val="553F4049"/>
    <w:rsid w:val="5543052B"/>
    <w:rsid w:val="554F3EBB"/>
    <w:rsid w:val="554F4E51"/>
    <w:rsid w:val="555A6C2A"/>
    <w:rsid w:val="5577150B"/>
    <w:rsid w:val="558758D0"/>
    <w:rsid w:val="558A52E3"/>
    <w:rsid w:val="559B4098"/>
    <w:rsid w:val="559B7744"/>
    <w:rsid w:val="55A26D7E"/>
    <w:rsid w:val="55A447EB"/>
    <w:rsid w:val="55B035C3"/>
    <w:rsid w:val="55BD6AAD"/>
    <w:rsid w:val="55CF4B6F"/>
    <w:rsid w:val="55E52403"/>
    <w:rsid w:val="55E7222F"/>
    <w:rsid w:val="55EC1391"/>
    <w:rsid w:val="55F97AC2"/>
    <w:rsid w:val="55FB7033"/>
    <w:rsid w:val="55FB77D2"/>
    <w:rsid w:val="56001313"/>
    <w:rsid w:val="56026EDB"/>
    <w:rsid w:val="560D7619"/>
    <w:rsid w:val="56252B64"/>
    <w:rsid w:val="56255B9F"/>
    <w:rsid w:val="56294BEB"/>
    <w:rsid w:val="562B5CD8"/>
    <w:rsid w:val="562E2478"/>
    <w:rsid w:val="56310414"/>
    <w:rsid w:val="56425BF5"/>
    <w:rsid w:val="56433E2E"/>
    <w:rsid w:val="564B01B8"/>
    <w:rsid w:val="565915C3"/>
    <w:rsid w:val="565C2BA1"/>
    <w:rsid w:val="56616247"/>
    <w:rsid w:val="56633065"/>
    <w:rsid w:val="56665A21"/>
    <w:rsid w:val="567A1361"/>
    <w:rsid w:val="56806772"/>
    <w:rsid w:val="568238DB"/>
    <w:rsid w:val="56853957"/>
    <w:rsid w:val="568D6B91"/>
    <w:rsid w:val="56916BBE"/>
    <w:rsid w:val="56966B96"/>
    <w:rsid w:val="56A239A7"/>
    <w:rsid w:val="56B71326"/>
    <w:rsid w:val="56B90C49"/>
    <w:rsid w:val="56CA1369"/>
    <w:rsid w:val="56D3686B"/>
    <w:rsid w:val="56D518AC"/>
    <w:rsid w:val="56D8175A"/>
    <w:rsid w:val="56DE38B8"/>
    <w:rsid w:val="56DE44F9"/>
    <w:rsid w:val="56E01239"/>
    <w:rsid w:val="56E13301"/>
    <w:rsid w:val="56FF7B5E"/>
    <w:rsid w:val="57087502"/>
    <w:rsid w:val="571763AC"/>
    <w:rsid w:val="571C23C6"/>
    <w:rsid w:val="572A2F7B"/>
    <w:rsid w:val="572E0144"/>
    <w:rsid w:val="573F131C"/>
    <w:rsid w:val="574052DA"/>
    <w:rsid w:val="574B640A"/>
    <w:rsid w:val="57586BBE"/>
    <w:rsid w:val="575D5F2E"/>
    <w:rsid w:val="576904A9"/>
    <w:rsid w:val="577B4624"/>
    <w:rsid w:val="57844054"/>
    <w:rsid w:val="578A1C8A"/>
    <w:rsid w:val="578E71C7"/>
    <w:rsid w:val="57963872"/>
    <w:rsid w:val="579670CF"/>
    <w:rsid w:val="57B52B09"/>
    <w:rsid w:val="57B839B8"/>
    <w:rsid w:val="57DC1A2D"/>
    <w:rsid w:val="57DE2D5C"/>
    <w:rsid w:val="57EB2220"/>
    <w:rsid w:val="57EC3BF2"/>
    <w:rsid w:val="57F443DE"/>
    <w:rsid w:val="58026829"/>
    <w:rsid w:val="581851A8"/>
    <w:rsid w:val="581921CC"/>
    <w:rsid w:val="582139B9"/>
    <w:rsid w:val="582A7A8E"/>
    <w:rsid w:val="58364591"/>
    <w:rsid w:val="583B4C5D"/>
    <w:rsid w:val="58400141"/>
    <w:rsid w:val="58447C0D"/>
    <w:rsid w:val="58495C25"/>
    <w:rsid w:val="585D7244"/>
    <w:rsid w:val="58606468"/>
    <w:rsid w:val="588343E7"/>
    <w:rsid w:val="588C1CEC"/>
    <w:rsid w:val="58955AA6"/>
    <w:rsid w:val="589C4524"/>
    <w:rsid w:val="58AD56DA"/>
    <w:rsid w:val="58BA66E1"/>
    <w:rsid w:val="58C71561"/>
    <w:rsid w:val="58CE3B0E"/>
    <w:rsid w:val="58D54C63"/>
    <w:rsid w:val="58D77AF2"/>
    <w:rsid w:val="58DB4FDE"/>
    <w:rsid w:val="58DD0F19"/>
    <w:rsid w:val="58ED7E56"/>
    <w:rsid w:val="58F652DE"/>
    <w:rsid w:val="58F96381"/>
    <w:rsid w:val="59064D98"/>
    <w:rsid w:val="590C395C"/>
    <w:rsid w:val="59197B14"/>
    <w:rsid w:val="59243156"/>
    <w:rsid w:val="592F54EA"/>
    <w:rsid w:val="59391FB6"/>
    <w:rsid w:val="593C6FD3"/>
    <w:rsid w:val="59453E5E"/>
    <w:rsid w:val="594E49F5"/>
    <w:rsid w:val="59501808"/>
    <w:rsid w:val="595162D8"/>
    <w:rsid w:val="595E371C"/>
    <w:rsid w:val="59614956"/>
    <w:rsid w:val="596451AB"/>
    <w:rsid w:val="59647FFF"/>
    <w:rsid w:val="596A1E71"/>
    <w:rsid w:val="596E7D22"/>
    <w:rsid w:val="597B7CB1"/>
    <w:rsid w:val="598814E0"/>
    <w:rsid w:val="598E0D5F"/>
    <w:rsid w:val="59976DA0"/>
    <w:rsid w:val="59A13CC4"/>
    <w:rsid w:val="59A518C8"/>
    <w:rsid w:val="59C2678F"/>
    <w:rsid w:val="59C52EA0"/>
    <w:rsid w:val="59C70214"/>
    <w:rsid w:val="59D03247"/>
    <w:rsid w:val="59D74203"/>
    <w:rsid w:val="59DA3A16"/>
    <w:rsid w:val="59DF4C9C"/>
    <w:rsid w:val="59E24466"/>
    <w:rsid w:val="59F4197F"/>
    <w:rsid w:val="5A09145E"/>
    <w:rsid w:val="5A1837DC"/>
    <w:rsid w:val="5A1B0B71"/>
    <w:rsid w:val="5A1C65FF"/>
    <w:rsid w:val="5A2513B3"/>
    <w:rsid w:val="5A272091"/>
    <w:rsid w:val="5A293D84"/>
    <w:rsid w:val="5A393293"/>
    <w:rsid w:val="5A420703"/>
    <w:rsid w:val="5A5E3A53"/>
    <w:rsid w:val="5A620058"/>
    <w:rsid w:val="5A620C7C"/>
    <w:rsid w:val="5A857F52"/>
    <w:rsid w:val="5A892E37"/>
    <w:rsid w:val="5A8F2C3C"/>
    <w:rsid w:val="5A966B9E"/>
    <w:rsid w:val="5AA968E1"/>
    <w:rsid w:val="5AAD0CE7"/>
    <w:rsid w:val="5ABB7A77"/>
    <w:rsid w:val="5AC032E0"/>
    <w:rsid w:val="5AC54A62"/>
    <w:rsid w:val="5ACD1B71"/>
    <w:rsid w:val="5AD039F1"/>
    <w:rsid w:val="5AD13E67"/>
    <w:rsid w:val="5ADA21C7"/>
    <w:rsid w:val="5AE23BCB"/>
    <w:rsid w:val="5AE65D89"/>
    <w:rsid w:val="5AE762BC"/>
    <w:rsid w:val="5AF0159B"/>
    <w:rsid w:val="5AF310B6"/>
    <w:rsid w:val="5B08366B"/>
    <w:rsid w:val="5B130BD4"/>
    <w:rsid w:val="5B141646"/>
    <w:rsid w:val="5B1A3826"/>
    <w:rsid w:val="5B1B18DC"/>
    <w:rsid w:val="5B1B5CFA"/>
    <w:rsid w:val="5B24763B"/>
    <w:rsid w:val="5B26542B"/>
    <w:rsid w:val="5B2931F0"/>
    <w:rsid w:val="5B3A778E"/>
    <w:rsid w:val="5B403C7E"/>
    <w:rsid w:val="5B497C81"/>
    <w:rsid w:val="5B4B2685"/>
    <w:rsid w:val="5B6B06CB"/>
    <w:rsid w:val="5B814E54"/>
    <w:rsid w:val="5B8746E9"/>
    <w:rsid w:val="5B8A31CE"/>
    <w:rsid w:val="5B8A611A"/>
    <w:rsid w:val="5B903048"/>
    <w:rsid w:val="5B9235F3"/>
    <w:rsid w:val="5B995855"/>
    <w:rsid w:val="5B9A5BBF"/>
    <w:rsid w:val="5B9D772A"/>
    <w:rsid w:val="5BA44703"/>
    <w:rsid w:val="5BA60E01"/>
    <w:rsid w:val="5BA90B30"/>
    <w:rsid w:val="5BB73E49"/>
    <w:rsid w:val="5BBF1795"/>
    <w:rsid w:val="5BCE4410"/>
    <w:rsid w:val="5BCE6B3C"/>
    <w:rsid w:val="5BD15F25"/>
    <w:rsid w:val="5BDE4979"/>
    <w:rsid w:val="5BE13A42"/>
    <w:rsid w:val="5BEA6D6D"/>
    <w:rsid w:val="5BFD7AE4"/>
    <w:rsid w:val="5C0328BB"/>
    <w:rsid w:val="5C09010C"/>
    <w:rsid w:val="5C0923F0"/>
    <w:rsid w:val="5C105C12"/>
    <w:rsid w:val="5C1273B9"/>
    <w:rsid w:val="5C1D7128"/>
    <w:rsid w:val="5C277D32"/>
    <w:rsid w:val="5C31171C"/>
    <w:rsid w:val="5C36058B"/>
    <w:rsid w:val="5C3E7B67"/>
    <w:rsid w:val="5C3F182C"/>
    <w:rsid w:val="5C4D60DF"/>
    <w:rsid w:val="5C4F35A9"/>
    <w:rsid w:val="5C5806E4"/>
    <w:rsid w:val="5C5A45ED"/>
    <w:rsid w:val="5C5B5A5D"/>
    <w:rsid w:val="5C6A6066"/>
    <w:rsid w:val="5C6E014A"/>
    <w:rsid w:val="5C6E4F44"/>
    <w:rsid w:val="5C756AE2"/>
    <w:rsid w:val="5C7C3DCA"/>
    <w:rsid w:val="5C802F9A"/>
    <w:rsid w:val="5C8465A7"/>
    <w:rsid w:val="5C8C6671"/>
    <w:rsid w:val="5C9059F6"/>
    <w:rsid w:val="5C9C2E57"/>
    <w:rsid w:val="5CA501D0"/>
    <w:rsid w:val="5CAE66F1"/>
    <w:rsid w:val="5CBA3857"/>
    <w:rsid w:val="5CC43038"/>
    <w:rsid w:val="5CCB6C4F"/>
    <w:rsid w:val="5CDE58BA"/>
    <w:rsid w:val="5CE1735E"/>
    <w:rsid w:val="5CF41C7F"/>
    <w:rsid w:val="5D086245"/>
    <w:rsid w:val="5D0B617D"/>
    <w:rsid w:val="5D105486"/>
    <w:rsid w:val="5D1903A7"/>
    <w:rsid w:val="5D2516FD"/>
    <w:rsid w:val="5D325194"/>
    <w:rsid w:val="5D373D42"/>
    <w:rsid w:val="5D3C3C4B"/>
    <w:rsid w:val="5D4C2D30"/>
    <w:rsid w:val="5D6260BA"/>
    <w:rsid w:val="5D646719"/>
    <w:rsid w:val="5D663169"/>
    <w:rsid w:val="5D8D767C"/>
    <w:rsid w:val="5D9A0A70"/>
    <w:rsid w:val="5DB23CDA"/>
    <w:rsid w:val="5DB36A76"/>
    <w:rsid w:val="5DB66881"/>
    <w:rsid w:val="5DBA17D4"/>
    <w:rsid w:val="5DCB6CBB"/>
    <w:rsid w:val="5DD1515B"/>
    <w:rsid w:val="5DD4083A"/>
    <w:rsid w:val="5DD443C4"/>
    <w:rsid w:val="5DD53A44"/>
    <w:rsid w:val="5DDB59A1"/>
    <w:rsid w:val="5DE04DA0"/>
    <w:rsid w:val="5DEB43AB"/>
    <w:rsid w:val="5DF00644"/>
    <w:rsid w:val="5DF20DBF"/>
    <w:rsid w:val="5DF831F2"/>
    <w:rsid w:val="5DFC4C68"/>
    <w:rsid w:val="5E033B1D"/>
    <w:rsid w:val="5E066396"/>
    <w:rsid w:val="5E0E73BC"/>
    <w:rsid w:val="5E136ECD"/>
    <w:rsid w:val="5E1B04BF"/>
    <w:rsid w:val="5E1D61FF"/>
    <w:rsid w:val="5E297091"/>
    <w:rsid w:val="5E3E3EEA"/>
    <w:rsid w:val="5E417410"/>
    <w:rsid w:val="5E441C84"/>
    <w:rsid w:val="5E4D12D5"/>
    <w:rsid w:val="5E541CD1"/>
    <w:rsid w:val="5E635AAC"/>
    <w:rsid w:val="5E6A61AB"/>
    <w:rsid w:val="5E6F6A7D"/>
    <w:rsid w:val="5E81261B"/>
    <w:rsid w:val="5EA2202F"/>
    <w:rsid w:val="5EA5178F"/>
    <w:rsid w:val="5EB111EC"/>
    <w:rsid w:val="5ECF4603"/>
    <w:rsid w:val="5ED26FDA"/>
    <w:rsid w:val="5EE17B74"/>
    <w:rsid w:val="5EF47958"/>
    <w:rsid w:val="5EFE4C86"/>
    <w:rsid w:val="5EFE7519"/>
    <w:rsid w:val="5F067FF7"/>
    <w:rsid w:val="5F16643B"/>
    <w:rsid w:val="5F185687"/>
    <w:rsid w:val="5F1E04C1"/>
    <w:rsid w:val="5F337594"/>
    <w:rsid w:val="5F3A46F9"/>
    <w:rsid w:val="5F4010BA"/>
    <w:rsid w:val="5F454FED"/>
    <w:rsid w:val="5F4C4DD2"/>
    <w:rsid w:val="5F5C1320"/>
    <w:rsid w:val="5F664CA6"/>
    <w:rsid w:val="5F780931"/>
    <w:rsid w:val="5F7A4170"/>
    <w:rsid w:val="5F8007B1"/>
    <w:rsid w:val="5F8F3FA4"/>
    <w:rsid w:val="5F9628FB"/>
    <w:rsid w:val="5F993D8F"/>
    <w:rsid w:val="5F9A28D6"/>
    <w:rsid w:val="5FA12E4B"/>
    <w:rsid w:val="5FB36F12"/>
    <w:rsid w:val="5FB6120F"/>
    <w:rsid w:val="5FB758C9"/>
    <w:rsid w:val="5FBA62F3"/>
    <w:rsid w:val="5FBB03CF"/>
    <w:rsid w:val="5FC41DF4"/>
    <w:rsid w:val="5FCB1BA7"/>
    <w:rsid w:val="5FD23E08"/>
    <w:rsid w:val="5FD253D1"/>
    <w:rsid w:val="5FE477FC"/>
    <w:rsid w:val="5FF74F7D"/>
    <w:rsid w:val="60190ACE"/>
    <w:rsid w:val="60201181"/>
    <w:rsid w:val="602610DE"/>
    <w:rsid w:val="60674975"/>
    <w:rsid w:val="60702AF0"/>
    <w:rsid w:val="607E59F4"/>
    <w:rsid w:val="6081032D"/>
    <w:rsid w:val="60886D9D"/>
    <w:rsid w:val="60896F86"/>
    <w:rsid w:val="608E2F5B"/>
    <w:rsid w:val="6096578C"/>
    <w:rsid w:val="60986CE1"/>
    <w:rsid w:val="609947AF"/>
    <w:rsid w:val="60997ABA"/>
    <w:rsid w:val="609F41B1"/>
    <w:rsid w:val="60B23EAC"/>
    <w:rsid w:val="60BE3A2E"/>
    <w:rsid w:val="60C47BA5"/>
    <w:rsid w:val="60C5279C"/>
    <w:rsid w:val="60CF454D"/>
    <w:rsid w:val="60D34F27"/>
    <w:rsid w:val="60D37CBC"/>
    <w:rsid w:val="60E41A93"/>
    <w:rsid w:val="60EF476B"/>
    <w:rsid w:val="60F17642"/>
    <w:rsid w:val="60F34219"/>
    <w:rsid w:val="61032CD6"/>
    <w:rsid w:val="61052E21"/>
    <w:rsid w:val="61075DC7"/>
    <w:rsid w:val="61077BAC"/>
    <w:rsid w:val="61185816"/>
    <w:rsid w:val="611B4F64"/>
    <w:rsid w:val="612C71CA"/>
    <w:rsid w:val="61366ED3"/>
    <w:rsid w:val="613D6896"/>
    <w:rsid w:val="61403487"/>
    <w:rsid w:val="614502B5"/>
    <w:rsid w:val="614A1824"/>
    <w:rsid w:val="614B2867"/>
    <w:rsid w:val="614F5FC7"/>
    <w:rsid w:val="617216A8"/>
    <w:rsid w:val="61760805"/>
    <w:rsid w:val="61814D5C"/>
    <w:rsid w:val="61827E73"/>
    <w:rsid w:val="61962F08"/>
    <w:rsid w:val="61A52B00"/>
    <w:rsid w:val="61A84B20"/>
    <w:rsid w:val="61B26068"/>
    <w:rsid w:val="61B304AF"/>
    <w:rsid w:val="61B6094D"/>
    <w:rsid w:val="61BA0E5D"/>
    <w:rsid w:val="61C20676"/>
    <w:rsid w:val="61D953DF"/>
    <w:rsid w:val="61DB50EB"/>
    <w:rsid w:val="61E74D46"/>
    <w:rsid w:val="61E84F1B"/>
    <w:rsid w:val="61F83632"/>
    <w:rsid w:val="61F83FF6"/>
    <w:rsid w:val="61F91083"/>
    <w:rsid w:val="61FA2F62"/>
    <w:rsid w:val="61FC0134"/>
    <w:rsid w:val="61FC6009"/>
    <w:rsid w:val="620301B0"/>
    <w:rsid w:val="62046D1C"/>
    <w:rsid w:val="620A7162"/>
    <w:rsid w:val="620C06D2"/>
    <w:rsid w:val="621177AB"/>
    <w:rsid w:val="622028A8"/>
    <w:rsid w:val="6226339C"/>
    <w:rsid w:val="622A47C3"/>
    <w:rsid w:val="623162DA"/>
    <w:rsid w:val="62394DB2"/>
    <w:rsid w:val="624163E3"/>
    <w:rsid w:val="62493CCF"/>
    <w:rsid w:val="624D19F8"/>
    <w:rsid w:val="624D6C56"/>
    <w:rsid w:val="624E5BD7"/>
    <w:rsid w:val="624E7903"/>
    <w:rsid w:val="62522BF9"/>
    <w:rsid w:val="625C183B"/>
    <w:rsid w:val="625E0203"/>
    <w:rsid w:val="62664CD9"/>
    <w:rsid w:val="626F0622"/>
    <w:rsid w:val="62724EC0"/>
    <w:rsid w:val="62906A7A"/>
    <w:rsid w:val="629435BC"/>
    <w:rsid w:val="62973B86"/>
    <w:rsid w:val="62A01AA2"/>
    <w:rsid w:val="62BE4CAB"/>
    <w:rsid w:val="62C53313"/>
    <w:rsid w:val="62D24C15"/>
    <w:rsid w:val="62D80F6F"/>
    <w:rsid w:val="62E229D0"/>
    <w:rsid w:val="62E84ECB"/>
    <w:rsid w:val="62EF7C21"/>
    <w:rsid w:val="62F971DE"/>
    <w:rsid w:val="63010CAF"/>
    <w:rsid w:val="63051203"/>
    <w:rsid w:val="630A529B"/>
    <w:rsid w:val="630E4C67"/>
    <w:rsid w:val="63115D6E"/>
    <w:rsid w:val="631A1F3F"/>
    <w:rsid w:val="631A4E4D"/>
    <w:rsid w:val="631A73AF"/>
    <w:rsid w:val="631D4CE3"/>
    <w:rsid w:val="632C7D9C"/>
    <w:rsid w:val="63330C1B"/>
    <w:rsid w:val="63474C75"/>
    <w:rsid w:val="634B7EA8"/>
    <w:rsid w:val="634D4EF3"/>
    <w:rsid w:val="634F7FB9"/>
    <w:rsid w:val="636016BC"/>
    <w:rsid w:val="63657E6E"/>
    <w:rsid w:val="63686731"/>
    <w:rsid w:val="6369079C"/>
    <w:rsid w:val="636B46E3"/>
    <w:rsid w:val="636B4B97"/>
    <w:rsid w:val="636F5F7A"/>
    <w:rsid w:val="6372006C"/>
    <w:rsid w:val="6373524C"/>
    <w:rsid w:val="63787E07"/>
    <w:rsid w:val="637F1D06"/>
    <w:rsid w:val="638409ED"/>
    <w:rsid w:val="63852BFD"/>
    <w:rsid w:val="638D4E6D"/>
    <w:rsid w:val="638F5956"/>
    <w:rsid w:val="639049FB"/>
    <w:rsid w:val="6394287D"/>
    <w:rsid w:val="63987222"/>
    <w:rsid w:val="639929E9"/>
    <w:rsid w:val="639B3C00"/>
    <w:rsid w:val="63A860AE"/>
    <w:rsid w:val="63B05962"/>
    <w:rsid w:val="63B153BB"/>
    <w:rsid w:val="63B24745"/>
    <w:rsid w:val="63B30D3F"/>
    <w:rsid w:val="63B62565"/>
    <w:rsid w:val="63B94F7E"/>
    <w:rsid w:val="63C03E23"/>
    <w:rsid w:val="63DA03A8"/>
    <w:rsid w:val="63E05D0B"/>
    <w:rsid w:val="63E666E4"/>
    <w:rsid w:val="63EC33FE"/>
    <w:rsid w:val="63F309EA"/>
    <w:rsid w:val="63FA5DBC"/>
    <w:rsid w:val="640E7BDE"/>
    <w:rsid w:val="64130CBA"/>
    <w:rsid w:val="6414351A"/>
    <w:rsid w:val="64194B06"/>
    <w:rsid w:val="64195C18"/>
    <w:rsid w:val="641D0553"/>
    <w:rsid w:val="641D3CEC"/>
    <w:rsid w:val="641E2CCF"/>
    <w:rsid w:val="64266627"/>
    <w:rsid w:val="642C32B8"/>
    <w:rsid w:val="643315CF"/>
    <w:rsid w:val="644A0C2D"/>
    <w:rsid w:val="644F6583"/>
    <w:rsid w:val="64695226"/>
    <w:rsid w:val="64723F93"/>
    <w:rsid w:val="6490357F"/>
    <w:rsid w:val="64962740"/>
    <w:rsid w:val="64964837"/>
    <w:rsid w:val="64974223"/>
    <w:rsid w:val="64A64FA1"/>
    <w:rsid w:val="64B04B6C"/>
    <w:rsid w:val="64B42A9B"/>
    <w:rsid w:val="64BA12E4"/>
    <w:rsid w:val="64BD5068"/>
    <w:rsid w:val="64C1448C"/>
    <w:rsid w:val="64C575CD"/>
    <w:rsid w:val="64C97FC8"/>
    <w:rsid w:val="64D01EC6"/>
    <w:rsid w:val="64D0712E"/>
    <w:rsid w:val="64D703D3"/>
    <w:rsid w:val="64DA3B7F"/>
    <w:rsid w:val="64EF6ED0"/>
    <w:rsid w:val="65000940"/>
    <w:rsid w:val="650949DA"/>
    <w:rsid w:val="65096472"/>
    <w:rsid w:val="65123692"/>
    <w:rsid w:val="65160A7A"/>
    <w:rsid w:val="651903AA"/>
    <w:rsid w:val="651A1677"/>
    <w:rsid w:val="651C7720"/>
    <w:rsid w:val="65281799"/>
    <w:rsid w:val="653037BC"/>
    <w:rsid w:val="65344F9B"/>
    <w:rsid w:val="6541015C"/>
    <w:rsid w:val="65451E72"/>
    <w:rsid w:val="654E5913"/>
    <w:rsid w:val="654F24C6"/>
    <w:rsid w:val="655E0572"/>
    <w:rsid w:val="65661E29"/>
    <w:rsid w:val="656732DA"/>
    <w:rsid w:val="65736314"/>
    <w:rsid w:val="65746908"/>
    <w:rsid w:val="65777F05"/>
    <w:rsid w:val="65783268"/>
    <w:rsid w:val="657B7424"/>
    <w:rsid w:val="65954830"/>
    <w:rsid w:val="659E59B2"/>
    <w:rsid w:val="659E6D42"/>
    <w:rsid w:val="65A76E6F"/>
    <w:rsid w:val="65AF4147"/>
    <w:rsid w:val="65B6147E"/>
    <w:rsid w:val="65BA45C5"/>
    <w:rsid w:val="65D531DB"/>
    <w:rsid w:val="65D6339F"/>
    <w:rsid w:val="65E85C84"/>
    <w:rsid w:val="660A2255"/>
    <w:rsid w:val="660F64B8"/>
    <w:rsid w:val="6615183A"/>
    <w:rsid w:val="66203220"/>
    <w:rsid w:val="66290E7F"/>
    <w:rsid w:val="66323A48"/>
    <w:rsid w:val="66323ABF"/>
    <w:rsid w:val="66351BA1"/>
    <w:rsid w:val="6646740B"/>
    <w:rsid w:val="66467AE3"/>
    <w:rsid w:val="664C4300"/>
    <w:rsid w:val="66581178"/>
    <w:rsid w:val="66587E6E"/>
    <w:rsid w:val="665B302D"/>
    <w:rsid w:val="665B6B11"/>
    <w:rsid w:val="66610FA6"/>
    <w:rsid w:val="66662904"/>
    <w:rsid w:val="666C56F2"/>
    <w:rsid w:val="6675602B"/>
    <w:rsid w:val="66781732"/>
    <w:rsid w:val="66935A65"/>
    <w:rsid w:val="66956495"/>
    <w:rsid w:val="6699668D"/>
    <w:rsid w:val="669D4891"/>
    <w:rsid w:val="66A00F6F"/>
    <w:rsid w:val="66A2314F"/>
    <w:rsid w:val="66A83B71"/>
    <w:rsid w:val="66A85E00"/>
    <w:rsid w:val="66C851FD"/>
    <w:rsid w:val="66DC597C"/>
    <w:rsid w:val="66E071A7"/>
    <w:rsid w:val="66EE639A"/>
    <w:rsid w:val="66F46FC6"/>
    <w:rsid w:val="66FE3E6A"/>
    <w:rsid w:val="66FF59E9"/>
    <w:rsid w:val="670522B3"/>
    <w:rsid w:val="670B6FF4"/>
    <w:rsid w:val="67126AE1"/>
    <w:rsid w:val="671866D7"/>
    <w:rsid w:val="67224097"/>
    <w:rsid w:val="672952E1"/>
    <w:rsid w:val="673935A6"/>
    <w:rsid w:val="673A397D"/>
    <w:rsid w:val="674E40BD"/>
    <w:rsid w:val="675207DD"/>
    <w:rsid w:val="67536FC6"/>
    <w:rsid w:val="676F0A77"/>
    <w:rsid w:val="67760A15"/>
    <w:rsid w:val="67761EA8"/>
    <w:rsid w:val="67842404"/>
    <w:rsid w:val="67971D0C"/>
    <w:rsid w:val="679B68A3"/>
    <w:rsid w:val="679F175F"/>
    <w:rsid w:val="67A0318F"/>
    <w:rsid w:val="67B005A6"/>
    <w:rsid w:val="67B354EE"/>
    <w:rsid w:val="67B64ACC"/>
    <w:rsid w:val="67CA39A1"/>
    <w:rsid w:val="67CD17E0"/>
    <w:rsid w:val="67D35FDC"/>
    <w:rsid w:val="67E3458F"/>
    <w:rsid w:val="67E4689D"/>
    <w:rsid w:val="67FB21E5"/>
    <w:rsid w:val="6805788E"/>
    <w:rsid w:val="680C598B"/>
    <w:rsid w:val="681732EF"/>
    <w:rsid w:val="681770EB"/>
    <w:rsid w:val="68360CF9"/>
    <w:rsid w:val="683820DF"/>
    <w:rsid w:val="68392E0C"/>
    <w:rsid w:val="683B577A"/>
    <w:rsid w:val="683E72A5"/>
    <w:rsid w:val="68431837"/>
    <w:rsid w:val="684C2725"/>
    <w:rsid w:val="684C2A2C"/>
    <w:rsid w:val="684C4BD9"/>
    <w:rsid w:val="684F4698"/>
    <w:rsid w:val="685C3C74"/>
    <w:rsid w:val="68665B7B"/>
    <w:rsid w:val="6879624B"/>
    <w:rsid w:val="689378C0"/>
    <w:rsid w:val="68937D5B"/>
    <w:rsid w:val="689B7CA9"/>
    <w:rsid w:val="68AC3EAB"/>
    <w:rsid w:val="68BD5B96"/>
    <w:rsid w:val="68C02C8B"/>
    <w:rsid w:val="68C15612"/>
    <w:rsid w:val="68CC0A97"/>
    <w:rsid w:val="68DA3ABA"/>
    <w:rsid w:val="68E13F09"/>
    <w:rsid w:val="68E15009"/>
    <w:rsid w:val="68E667B1"/>
    <w:rsid w:val="690B768B"/>
    <w:rsid w:val="69126A41"/>
    <w:rsid w:val="69133E55"/>
    <w:rsid w:val="692A346F"/>
    <w:rsid w:val="69300B1C"/>
    <w:rsid w:val="6934654C"/>
    <w:rsid w:val="693A2142"/>
    <w:rsid w:val="693C6714"/>
    <w:rsid w:val="693F0B86"/>
    <w:rsid w:val="695338A0"/>
    <w:rsid w:val="6967744A"/>
    <w:rsid w:val="696E7C06"/>
    <w:rsid w:val="69742793"/>
    <w:rsid w:val="697C1E59"/>
    <w:rsid w:val="69800351"/>
    <w:rsid w:val="69840057"/>
    <w:rsid w:val="69866139"/>
    <w:rsid w:val="69974020"/>
    <w:rsid w:val="699B56BD"/>
    <w:rsid w:val="69A05FE8"/>
    <w:rsid w:val="69AC2D0A"/>
    <w:rsid w:val="69B20687"/>
    <w:rsid w:val="69B52798"/>
    <w:rsid w:val="69BC63F3"/>
    <w:rsid w:val="69CA59B5"/>
    <w:rsid w:val="69CC698D"/>
    <w:rsid w:val="69CF5065"/>
    <w:rsid w:val="69D12380"/>
    <w:rsid w:val="69D713BE"/>
    <w:rsid w:val="69DB034B"/>
    <w:rsid w:val="69DD5230"/>
    <w:rsid w:val="69E3113E"/>
    <w:rsid w:val="69E34705"/>
    <w:rsid w:val="69F92903"/>
    <w:rsid w:val="69FB1312"/>
    <w:rsid w:val="6A003067"/>
    <w:rsid w:val="6A02637D"/>
    <w:rsid w:val="6A032BC4"/>
    <w:rsid w:val="6A04767B"/>
    <w:rsid w:val="6A105D3E"/>
    <w:rsid w:val="6A1D139B"/>
    <w:rsid w:val="6A2E24A7"/>
    <w:rsid w:val="6A3A3273"/>
    <w:rsid w:val="6A3A6086"/>
    <w:rsid w:val="6A400268"/>
    <w:rsid w:val="6A420918"/>
    <w:rsid w:val="6A4E1147"/>
    <w:rsid w:val="6A650E59"/>
    <w:rsid w:val="6A69355F"/>
    <w:rsid w:val="6A7A443E"/>
    <w:rsid w:val="6A84200D"/>
    <w:rsid w:val="6A871FA4"/>
    <w:rsid w:val="6A8B0D6F"/>
    <w:rsid w:val="6A8F5F5C"/>
    <w:rsid w:val="6AA258DF"/>
    <w:rsid w:val="6AAB67D3"/>
    <w:rsid w:val="6AB10EFA"/>
    <w:rsid w:val="6AB47A23"/>
    <w:rsid w:val="6ABF44D2"/>
    <w:rsid w:val="6AC01B56"/>
    <w:rsid w:val="6AC60F3F"/>
    <w:rsid w:val="6ACA0437"/>
    <w:rsid w:val="6AD21661"/>
    <w:rsid w:val="6ADF4528"/>
    <w:rsid w:val="6AE06B7F"/>
    <w:rsid w:val="6AEC458B"/>
    <w:rsid w:val="6AEF6767"/>
    <w:rsid w:val="6AF01DF4"/>
    <w:rsid w:val="6AF722D6"/>
    <w:rsid w:val="6AF96B4F"/>
    <w:rsid w:val="6B032970"/>
    <w:rsid w:val="6B05071E"/>
    <w:rsid w:val="6B1E7330"/>
    <w:rsid w:val="6B2C3E2C"/>
    <w:rsid w:val="6B3633BF"/>
    <w:rsid w:val="6B397772"/>
    <w:rsid w:val="6B3D2623"/>
    <w:rsid w:val="6B485536"/>
    <w:rsid w:val="6B4B6714"/>
    <w:rsid w:val="6B512887"/>
    <w:rsid w:val="6B524A72"/>
    <w:rsid w:val="6B57202C"/>
    <w:rsid w:val="6B606D0F"/>
    <w:rsid w:val="6B6B0CC7"/>
    <w:rsid w:val="6B71399E"/>
    <w:rsid w:val="6B854B65"/>
    <w:rsid w:val="6B861B23"/>
    <w:rsid w:val="6B92478A"/>
    <w:rsid w:val="6B936662"/>
    <w:rsid w:val="6B9B04A7"/>
    <w:rsid w:val="6B9C63F4"/>
    <w:rsid w:val="6BA54A99"/>
    <w:rsid w:val="6BAC2C00"/>
    <w:rsid w:val="6BAD3532"/>
    <w:rsid w:val="6BBA51D6"/>
    <w:rsid w:val="6BC44129"/>
    <w:rsid w:val="6BD31549"/>
    <w:rsid w:val="6BD50BA0"/>
    <w:rsid w:val="6BD53A9E"/>
    <w:rsid w:val="6BD61646"/>
    <w:rsid w:val="6BD81CED"/>
    <w:rsid w:val="6BDF25E3"/>
    <w:rsid w:val="6BEC4263"/>
    <w:rsid w:val="6BED645D"/>
    <w:rsid w:val="6BEE0B17"/>
    <w:rsid w:val="6BF21DA1"/>
    <w:rsid w:val="6BF53432"/>
    <w:rsid w:val="6BF876F8"/>
    <w:rsid w:val="6C015A11"/>
    <w:rsid w:val="6C036E63"/>
    <w:rsid w:val="6C0C54F0"/>
    <w:rsid w:val="6C0D0DB2"/>
    <w:rsid w:val="6C0D35AE"/>
    <w:rsid w:val="6C103E45"/>
    <w:rsid w:val="6C141DD0"/>
    <w:rsid w:val="6C2A3C11"/>
    <w:rsid w:val="6C2D4990"/>
    <w:rsid w:val="6C38352F"/>
    <w:rsid w:val="6C3D203A"/>
    <w:rsid w:val="6C4C3DA1"/>
    <w:rsid w:val="6C4D71FE"/>
    <w:rsid w:val="6C50624B"/>
    <w:rsid w:val="6C552F41"/>
    <w:rsid w:val="6C5A0F44"/>
    <w:rsid w:val="6C6661D0"/>
    <w:rsid w:val="6C713B28"/>
    <w:rsid w:val="6C751BFE"/>
    <w:rsid w:val="6C7D6DBD"/>
    <w:rsid w:val="6C7F5907"/>
    <w:rsid w:val="6C816040"/>
    <w:rsid w:val="6C86422B"/>
    <w:rsid w:val="6C944515"/>
    <w:rsid w:val="6CB07A06"/>
    <w:rsid w:val="6CC12B02"/>
    <w:rsid w:val="6CC9715F"/>
    <w:rsid w:val="6CD51938"/>
    <w:rsid w:val="6CD70286"/>
    <w:rsid w:val="6CDB0F24"/>
    <w:rsid w:val="6CDE3BEF"/>
    <w:rsid w:val="6CE31552"/>
    <w:rsid w:val="6CE813E6"/>
    <w:rsid w:val="6CED0409"/>
    <w:rsid w:val="6CF81862"/>
    <w:rsid w:val="6CFF5E26"/>
    <w:rsid w:val="6D162F07"/>
    <w:rsid w:val="6D1B023C"/>
    <w:rsid w:val="6D1D6F1E"/>
    <w:rsid w:val="6D26720C"/>
    <w:rsid w:val="6D30426D"/>
    <w:rsid w:val="6D425D94"/>
    <w:rsid w:val="6D5320B2"/>
    <w:rsid w:val="6D5D1451"/>
    <w:rsid w:val="6D5F206D"/>
    <w:rsid w:val="6D5F55B8"/>
    <w:rsid w:val="6D605099"/>
    <w:rsid w:val="6D6B16F8"/>
    <w:rsid w:val="6D74711C"/>
    <w:rsid w:val="6D765FFF"/>
    <w:rsid w:val="6D7F263B"/>
    <w:rsid w:val="6D8766DD"/>
    <w:rsid w:val="6D9546CD"/>
    <w:rsid w:val="6D973E98"/>
    <w:rsid w:val="6D994400"/>
    <w:rsid w:val="6D9A1F1C"/>
    <w:rsid w:val="6D9C0B7B"/>
    <w:rsid w:val="6D9F089E"/>
    <w:rsid w:val="6DA2503A"/>
    <w:rsid w:val="6DAB184F"/>
    <w:rsid w:val="6DAE6DC8"/>
    <w:rsid w:val="6DB260B1"/>
    <w:rsid w:val="6DB43C7E"/>
    <w:rsid w:val="6DB46D7E"/>
    <w:rsid w:val="6DBB75A2"/>
    <w:rsid w:val="6DBD0D54"/>
    <w:rsid w:val="6DC2280B"/>
    <w:rsid w:val="6DC956FD"/>
    <w:rsid w:val="6DD500CD"/>
    <w:rsid w:val="6DD57CA3"/>
    <w:rsid w:val="6DD73BD4"/>
    <w:rsid w:val="6DDD2281"/>
    <w:rsid w:val="6DE57953"/>
    <w:rsid w:val="6DE77864"/>
    <w:rsid w:val="6DEE1E3C"/>
    <w:rsid w:val="6DFC6B15"/>
    <w:rsid w:val="6E0948C2"/>
    <w:rsid w:val="6E0D38EA"/>
    <w:rsid w:val="6E282677"/>
    <w:rsid w:val="6E3B0372"/>
    <w:rsid w:val="6E407327"/>
    <w:rsid w:val="6E437F31"/>
    <w:rsid w:val="6E503D24"/>
    <w:rsid w:val="6E587C1E"/>
    <w:rsid w:val="6E5C5ECD"/>
    <w:rsid w:val="6E623F43"/>
    <w:rsid w:val="6E6F28EF"/>
    <w:rsid w:val="6E7C2945"/>
    <w:rsid w:val="6E822A23"/>
    <w:rsid w:val="6E9A77E6"/>
    <w:rsid w:val="6ED7037E"/>
    <w:rsid w:val="6EE34EE9"/>
    <w:rsid w:val="6EEE6CBD"/>
    <w:rsid w:val="6EF12B72"/>
    <w:rsid w:val="6EF800FF"/>
    <w:rsid w:val="6EFB5CD9"/>
    <w:rsid w:val="6EFE1834"/>
    <w:rsid w:val="6EFF7B0C"/>
    <w:rsid w:val="6F06468E"/>
    <w:rsid w:val="6F0A1398"/>
    <w:rsid w:val="6F1E5B39"/>
    <w:rsid w:val="6F1F2151"/>
    <w:rsid w:val="6F291EC3"/>
    <w:rsid w:val="6F326E8A"/>
    <w:rsid w:val="6F336D3B"/>
    <w:rsid w:val="6F364337"/>
    <w:rsid w:val="6F3D2EE3"/>
    <w:rsid w:val="6F487A62"/>
    <w:rsid w:val="6F4C2399"/>
    <w:rsid w:val="6F6E46E5"/>
    <w:rsid w:val="6F7633D5"/>
    <w:rsid w:val="6F926105"/>
    <w:rsid w:val="6F936DA7"/>
    <w:rsid w:val="6FAD7FAF"/>
    <w:rsid w:val="6FBA04AD"/>
    <w:rsid w:val="6FC14CA3"/>
    <w:rsid w:val="6FC45506"/>
    <w:rsid w:val="6FD528F5"/>
    <w:rsid w:val="6FDB3FEE"/>
    <w:rsid w:val="6FF71E72"/>
    <w:rsid w:val="701148CE"/>
    <w:rsid w:val="70171570"/>
    <w:rsid w:val="703D0026"/>
    <w:rsid w:val="703D7298"/>
    <w:rsid w:val="704B4F8D"/>
    <w:rsid w:val="704E4E10"/>
    <w:rsid w:val="70530345"/>
    <w:rsid w:val="70533016"/>
    <w:rsid w:val="705C4333"/>
    <w:rsid w:val="70622A48"/>
    <w:rsid w:val="70640158"/>
    <w:rsid w:val="706C1984"/>
    <w:rsid w:val="70705C0A"/>
    <w:rsid w:val="707C2CF5"/>
    <w:rsid w:val="708910A6"/>
    <w:rsid w:val="708A37D7"/>
    <w:rsid w:val="70901228"/>
    <w:rsid w:val="7091571B"/>
    <w:rsid w:val="70A4167A"/>
    <w:rsid w:val="70A77045"/>
    <w:rsid w:val="70AA275B"/>
    <w:rsid w:val="70B2120A"/>
    <w:rsid w:val="70C65CDF"/>
    <w:rsid w:val="70C764CD"/>
    <w:rsid w:val="70CC199C"/>
    <w:rsid w:val="70CE4795"/>
    <w:rsid w:val="70D205FE"/>
    <w:rsid w:val="70DC3057"/>
    <w:rsid w:val="70DD4AFB"/>
    <w:rsid w:val="70DD793A"/>
    <w:rsid w:val="70E8245B"/>
    <w:rsid w:val="7105111E"/>
    <w:rsid w:val="7117423C"/>
    <w:rsid w:val="711916EC"/>
    <w:rsid w:val="71214770"/>
    <w:rsid w:val="712808F4"/>
    <w:rsid w:val="713479FA"/>
    <w:rsid w:val="713C1A1B"/>
    <w:rsid w:val="7141507C"/>
    <w:rsid w:val="71473367"/>
    <w:rsid w:val="71587741"/>
    <w:rsid w:val="717015D1"/>
    <w:rsid w:val="71704A36"/>
    <w:rsid w:val="71743132"/>
    <w:rsid w:val="71794AA2"/>
    <w:rsid w:val="717F746D"/>
    <w:rsid w:val="71824E3E"/>
    <w:rsid w:val="718658E4"/>
    <w:rsid w:val="71912184"/>
    <w:rsid w:val="719E5902"/>
    <w:rsid w:val="71BA27A1"/>
    <w:rsid w:val="71BD61CB"/>
    <w:rsid w:val="71C35752"/>
    <w:rsid w:val="71CA47E9"/>
    <w:rsid w:val="71D25F5B"/>
    <w:rsid w:val="71D445FB"/>
    <w:rsid w:val="71DB0FA8"/>
    <w:rsid w:val="71DB4CE0"/>
    <w:rsid w:val="71EB5978"/>
    <w:rsid w:val="71F33AE1"/>
    <w:rsid w:val="71F7556F"/>
    <w:rsid w:val="720B1581"/>
    <w:rsid w:val="721C396E"/>
    <w:rsid w:val="72221A00"/>
    <w:rsid w:val="72231BA8"/>
    <w:rsid w:val="72232266"/>
    <w:rsid w:val="722C54A3"/>
    <w:rsid w:val="72350A0C"/>
    <w:rsid w:val="72383F61"/>
    <w:rsid w:val="723C7C76"/>
    <w:rsid w:val="724B7292"/>
    <w:rsid w:val="724C5CA0"/>
    <w:rsid w:val="7253023D"/>
    <w:rsid w:val="725E03C2"/>
    <w:rsid w:val="72941043"/>
    <w:rsid w:val="72990659"/>
    <w:rsid w:val="72A07B6D"/>
    <w:rsid w:val="72A2593C"/>
    <w:rsid w:val="72AC7415"/>
    <w:rsid w:val="72B844E5"/>
    <w:rsid w:val="72BC2719"/>
    <w:rsid w:val="72C85BEF"/>
    <w:rsid w:val="72CA47E3"/>
    <w:rsid w:val="72CD451D"/>
    <w:rsid w:val="72D07A01"/>
    <w:rsid w:val="72DC46DA"/>
    <w:rsid w:val="72F32716"/>
    <w:rsid w:val="72FA2E42"/>
    <w:rsid w:val="72FD6F73"/>
    <w:rsid w:val="730A0222"/>
    <w:rsid w:val="730B5AA8"/>
    <w:rsid w:val="7313165C"/>
    <w:rsid w:val="73154A17"/>
    <w:rsid w:val="7320739A"/>
    <w:rsid w:val="7322070E"/>
    <w:rsid w:val="73274FF7"/>
    <w:rsid w:val="732902F2"/>
    <w:rsid w:val="73326CAC"/>
    <w:rsid w:val="73442DD9"/>
    <w:rsid w:val="7345755D"/>
    <w:rsid w:val="735772A3"/>
    <w:rsid w:val="73585EB0"/>
    <w:rsid w:val="73607150"/>
    <w:rsid w:val="736B1AA5"/>
    <w:rsid w:val="736C3D15"/>
    <w:rsid w:val="736E280E"/>
    <w:rsid w:val="736F2ECC"/>
    <w:rsid w:val="73707355"/>
    <w:rsid w:val="737254D6"/>
    <w:rsid w:val="73736C68"/>
    <w:rsid w:val="73770345"/>
    <w:rsid w:val="737A3D0A"/>
    <w:rsid w:val="737D7108"/>
    <w:rsid w:val="73A1660A"/>
    <w:rsid w:val="73AB1324"/>
    <w:rsid w:val="73B95F7A"/>
    <w:rsid w:val="73BB4932"/>
    <w:rsid w:val="73C300E0"/>
    <w:rsid w:val="73C36905"/>
    <w:rsid w:val="73D45958"/>
    <w:rsid w:val="73E77061"/>
    <w:rsid w:val="742646B1"/>
    <w:rsid w:val="742F0D25"/>
    <w:rsid w:val="74362EFC"/>
    <w:rsid w:val="743654BE"/>
    <w:rsid w:val="74405463"/>
    <w:rsid w:val="744A29D7"/>
    <w:rsid w:val="744C3FCA"/>
    <w:rsid w:val="744C5717"/>
    <w:rsid w:val="7454638B"/>
    <w:rsid w:val="74557BF4"/>
    <w:rsid w:val="745A2235"/>
    <w:rsid w:val="745F4E78"/>
    <w:rsid w:val="745F58C9"/>
    <w:rsid w:val="746D2286"/>
    <w:rsid w:val="747702FE"/>
    <w:rsid w:val="747E4BC0"/>
    <w:rsid w:val="74882603"/>
    <w:rsid w:val="748B73CA"/>
    <w:rsid w:val="748C2114"/>
    <w:rsid w:val="748C5778"/>
    <w:rsid w:val="748D5FDB"/>
    <w:rsid w:val="748E5D73"/>
    <w:rsid w:val="74923460"/>
    <w:rsid w:val="749A4BF0"/>
    <w:rsid w:val="74A9728C"/>
    <w:rsid w:val="74B54AA9"/>
    <w:rsid w:val="74C56329"/>
    <w:rsid w:val="74C72505"/>
    <w:rsid w:val="74D2442C"/>
    <w:rsid w:val="74D450AA"/>
    <w:rsid w:val="74DA6D5C"/>
    <w:rsid w:val="74EE66EE"/>
    <w:rsid w:val="74EE775B"/>
    <w:rsid w:val="74F870B1"/>
    <w:rsid w:val="750A7821"/>
    <w:rsid w:val="751E079E"/>
    <w:rsid w:val="752725FC"/>
    <w:rsid w:val="752A6706"/>
    <w:rsid w:val="752F2B1A"/>
    <w:rsid w:val="753429F0"/>
    <w:rsid w:val="75437013"/>
    <w:rsid w:val="754D6753"/>
    <w:rsid w:val="755139F5"/>
    <w:rsid w:val="75534D45"/>
    <w:rsid w:val="75610472"/>
    <w:rsid w:val="756C06A1"/>
    <w:rsid w:val="756E30B4"/>
    <w:rsid w:val="756F50FD"/>
    <w:rsid w:val="757C0EA6"/>
    <w:rsid w:val="75815E06"/>
    <w:rsid w:val="75826BB3"/>
    <w:rsid w:val="758613A5"/>
    <w:rsid w:val="758C53BB"/>
    <w:rsid w:val="759E23E2"/>
    <w:rsid w:val="75B07B9E"/>
    <w:rsid w:val="75BF75C6"/>
    <w:rsid w:val="75D042C6"/>
    <w:rsid w:val="75E22C73"/>
    <w:rsid w:val="75ED14A6"/>
    <w:rsid w:val="75EF2CF0"/>
    <w:rsid w:val="75EF2DEB"/>
    <w:rsid w:val="75F1275A"/>
    <w:rsid w:val="76277EFD"/>
    <w:rsid w:val="76423FD9"/>
    <w:rsid w:val="76477164"/>
    <w:rsid w:val="764A29FA"/>
    <w:rsid w:val="76606FC3"/>
    <w:rsid w:val="76622CB6"/>
    <w:rsid w:val="766E35A9"/>
    <w:rsid w:val="767636AD"/>
    <w:rsid w:val="76787031"/>
    <w:rsid w:val="768573C5"/>
    <w:rsid w:val="76880861"/>
    <w:rsid w:val="76A03502"/>
    <w:rsid w:val="76A41849"/>
    <w:rsid w:val="76B3533A"/>
    <w:rsid w:val="76BA1244"/>
    <w:rsid w:val="76C20B40"/>
    <w:rsid w:val="76C31E58"/>
    <w:rsid w:val="76C42A7B"/>
    <w:rsid w:val="76C67B12"/>
    <w:rsid w:val="76D63214"/>
    <w:rsid w:val="76D726A5"/>
    <w:rsid w:val="76D800DF"/>
    <w:rsid w:val="76ED6033"/>
    <w:rsid w:val="76EF1E2A"/>
    <w:rsid w:val="76F50971"/>
    <w:rsid w:val="76F75089"/>
    <w:rsid w:val="76FB3F45"/>
    <w:rsid w:val="77144FC7"/>
    <w:rsid w:val="77163BE6"/>
    <w:rsid w:val="77183B9A"/>
    <w:rsid w:val="77193598"/>
    <w:rsid w:val="774122A2"/>
    <w:rsid w:val="775C3D36"/>
    <w:rsid w:val="776431EC"/>
    <w:rsid w:val="777E1B6A"/>
    <w:rsid w:val="777E263E"/>
    <w:rsid w:val="77830973"/>
    <w:rsid w:val="778C17E4"/>
    <w:rsid w:val="7793754F"/>
    <w:rsid w:val="77945CD2"/>
    <w:rsid w:val="779C5F1C"/>
    <w:rsid w:val="779F2A83"/>
    <w:rsid w:val="77AF7179"/>
    <w:rsid w:val="77B86BF5"/>
    <w:rsid w:val="77C01BCC"/>
    <w:rsid w:val="77C33CFA"/>
    <w:rsid w:val="77DA71E8"/>
    <w:rsid w:val="77DF5D5C"/>
    <w:rsid w:val="77E24B6F"/>
    <w:rsid w:val="77E25558"/>
    <w:rsid w:val="77F0023C"/>
    <w:rsid w:val="77F56C55"/>
    <w:rsid w:val="77F638DE"/>
    <w:rsid w:val="77F71011"/>
    <w:rsid w:val="77FC2229"/>
    <w:rsid w:val="7804644F"/>
    <w:rsid w:val="781771C7"/>
    <w:rsid w:val="78232BDA"/>
    <w:rsid w:val="782F6442"/>
    <w:rsid w:val="783432C1"/>
    <w:rsid w:val="78345E4D"/>
    <w:rsid w:val="78392E47"/>
    <w:rsid w:val="7845779A"/>
    <w:rsid w:val="78522DE8"/>
    <w:rsid w:val="78525D9D"/>
    <w:rsid w:val="78537343"/>
    <w:rsid w:val="785744AC"/>
    <w:rsid w:val="78622A10"/>
    <w:rsid w:val="78705751"/>
    <w:rsid w:val="7873032C"/>
    <w:rsid w:val="78731FBE"/>
    <w:rsid w:val="787926DA"/>
    <w:rsid w:val="7885478B"/>
    <w:rsid w:val="78857CE4"/>
    <w:rsid w:val="78907A97"/>
    <w:rsid w:val="78944BAF"/>
    <w:rsid w:val="78B5291A"/>
    <w:rsid w:val="78B76370"/>
    <w:rsid w:val="78BC166E"/>
    <w:rsid w:val="78D714D2"/>
    <w:rsid w:val="78E94AED"/>
    <w:rsid w:val="78F62093"/>
    <w:rsid w:val="79090B56"/>
    <w:rsid w:val="79126EA3"/>
    <w:rsid w:val="792B7866"/>
    <w:rsid w:val="792D001B"/>
    <w:rsid w:val="7944555C"/>
    <w:rsid w:val="796905DC"/>
    <w:rsid w:val="796C55A2"/>
    <w:rsid w:val="7970290E"/>
    <w:rsid w:val="79723548"/>
    <w:rsid w:val="79790BEC"/>
    <w:rsid w:val="797920BD"/>
    <w:rsid w:val="797B5E8C"/>
    <w:rsid w:val="7982269A"/>
    <w:rsid w:val="799E0C75"/>
    <w:rsid w:val="79A063FD"/>
    <w:rsid w:val="79A458B6"/>
    <w:rsid w:val="79A513CC"/>
    <w:rsid w:val="79B40FA2"/>
    <w:rsid w:val="79B4171C"/>
    <w:rsid w:val="79B71FD8"/>
    <w:rsid w:val="79BB2883"/>
    <w:rsid w:val="79C2102B"/>
    <w:rsid w:val="79C57ED1"/>
    <w:rsid w:val="79CD1EC8"/>
    <w:rsid w:val="79DD4C0A"/>
    <w:rsid w:val="79E466BD"/>
    <w:rsid w:val="79E52522"/>
    <w:rsid w:val="79E56EB7"/>
    <w:rsid w:val="79EC2071"/>
    <w:rsid w:val="79EE52C7"/>
    <w:rsid w:val="79F34CD6"/>
    <w:rsid w:val="79F73056"/>
    <w:rsid w:val="79FC743E"/>
    <w:rsid w:val="7A126E50"/>
    <w:rsid w:val="7A1466D9"/>
    <w:rsid w:val="7A16304F"/>
    <w:rsid w:val="7A1B7DDD"/>
    <w:rsid w:val="7A241451"/>
    <w:rsid w:val="7A2B0EE4"/>
    <w:rsid w:val="7A2E7C23"/>
    <w:rsid w:val="7A3A46FF"/>
    <w:rsid w:val="7A561B68"/>
    <w:rsid w:val="7A580F1F"/>
    <w:rsid w:val="7A5B16D6"/>
    <w:rsid w:val="7A5D1507"/>
    <w:rsid w:val="7A5F20CE"/>
    <w:rsid w:val="7A695154"/>
    <w:rsid w:val="7A6E52AF"/>
    <w:rsid w:val="7A7345B3"/>
    <w:rsid w:val="7A797569"/>
    <w:rsid w:val="7A83252F"/>
    <w:rsid w:val="7A892C81"/>
    <w:rsid w:val="7A903B9B"/>
    <w:rsid w:val="7A9C31FB"/>
    <w:rsid w:val="7AA62C7A"/>
    <w:rsid w:val="7AA70A78"/>
    <w:rsid w:val="7AAA1482"/>
    <w:rsid w:val="7AB26C20"/>
    <w:rsid w:val="7ABC3F56"/>
    <w:rsid w:val="7ABD2D73"/>
    <w:rsid w:val="7ADE133B"/>
    <w:rsid w:val="7AE066A9"/>
    <w:rsid w:val="7AE148F3"/>
    <w:rsid w:val="7AE21645"/>
    <w:rsid w:val="7AE30FBE"/>
    <w:rsid w:val="7AE35EB8"/>
    <w:rsid w:val="7AE54E9C"/>
    <w:rsid w:val="7AE9302A"/>
    <w:rsid w:val="7AF616A0"/>
    <w:rsid w:val="7AFD0232"/>
    <w:rsid w:val="7AFD3F08"/>
    <w:rsid w:val="7B006A44"/>
    <w:rsid w:val="7B013372"/>
    <w:rsid w:val="7B037295"/>
    <w:rsid w:val="7B073A04"/>
    <w:rsid w:val="7B093745"/>
    <w:rsid w:val="7B1C02A4"/>
    <w:rsid w:val="7B1E00A3"/>
    <w:rsid w:val="7B28127A"/>
    <w:rsid w:val="7B2C088B"/>
    <w:rsid w:val="7B2E5D7C"/>
    <w:rsid w:val="7B3061B7"/>
    <w:rsid w:val="7B3D0FC8"/>
    <w:rsid w:val="7B47592A"/>
    <w:rsid w:val="7B476C83"/>
    <w:rsid w:val="7B520551"/>
    <w:rsid w:val="7B5671DD"/>
    <w:rsid w:val="7B5F686F"/>
    <w:rsid w:val="7B821CC4"/>
    <w:rsid w:val="7B8810D4"/>
    <w:rsid w:val="7B890798"/>
    <w:rsid w:val="7B8D2D4B"/>
    <w:rsid w:val="7B906633"/>
    <w:rsid w:val="7B9416D7"/>
    <w:rsid w:val="7B9533FD"/>
    <w:rsid w:val="7B9C2ACC"/>
    <w:rsid w:val="7B9E3960"/>
    <w:rsid w:val="7BA340B5"/>
    <w:rsid w:val="7BAD1BE6"/>
    <w:rsid w:val="7BB870EB"/>
    <w:rsid w:val="7BBB5AA1"/>
    <w:rsid w:val="7BC24A10"/>
    <w:rsid w:val="7BC35BFB"/>
    <w:rsid w:val="7BC36F68"/>
    <w:rsid w:val="7BD565CD"/>
    <w:rsid w:val="7BD80C4F"/>
    <w:rsid w:val="7BE61F8C"/>
    <w:rsid w:val="7BED3129"/>
    <w:rsid w:val="7BF258E8"/>
    <w:rsid w:val="7BF473BA"/>
    <w:rsid w:val="7BFC51FA"/>
    <w:rsid w:val="7C032DCB"/>
    <w:rsid w:val="7C03520E"/>
    <w:rsid w:val="7C095060"/>
    <w:rsid w:val="7C0E556A"/>
    <w:rsid w:val="7C1E3F57"/>
    <w:rsid w:val="7C22653E"/>
    <w:rsid w:val="7C297F2B"/>
    <w:rsid w:val="7C3D3C74"/>
    <w:rsid w:val="7C5C15D6"/>
    <w:rsid w:val="7C61422D"/>
    <w:rsid w:val="7C686097"/>
    <w:rsid w:val="7C7849B6"/>
    <w:rsid w:val="7C8154F4"/>
    <w:rsid w:val="7C853940"/>
    <w:rsid w:val="7C875228"/>
    <w:rsid w:val="7C880C1E"/>
    <w:rsid w:val="7C8B4F61"/>
    <w:rsid w:val="7CA14455"/>
    <w:rsid w:val="7CA8220E"/>
    <w:rsid w:val="7CC86C66"/>
    <w:rsid w:val="7CDF39FA"/>
    <w:rsid w:val="7CE72A32"/>
    <w:rsid w:val="7CEB1320"/>
    <w:rsid w:val="7CF97645"/>
    <w:rsid w:val="7D080ECE"/>
    <w:rsid w:val="7D094AAC"/>
    <w:rsid w:val="7D141ECC"/>
    <w:rsid w:val="7D1D0AFD"/>
    <w:rsid w:val="7D2A4AC5"/>
    <w:rsid w:val="7D31434E"/>
    <w:rsid w:val="7D3514B9"/>
    <w:rsid w:val="7D444D5D"/>
    <w:rsid w:val="7D4E3379"/>
    <w:rsid w:val="7D51358B"/>
    <w:rsid w:val="7D603136"/>
    <w:rsid w:val="7D627F1A"/>
    <w:rsid w:val="7D6B752B"/>
    <w:rsid w:val="7D6F2D9D"/>
    <w:rsid w:val="7D77080E"/>
    <w:rsid w:val="7D7E65E3"/>
    <w:rsid w:val="7D81678B"/>
    <w:rsid w:val="7D8D738B"/>
    <w:rsid w:val="7D996543"/>
    <w:rsid w:val="7DA13A07"/>
    <w:rsid w:val="7DA42727"/>
    <w:rsid w:val="7DA97AE0"/>
    <w:rsid w:val="7DB046CF"/>
    <w:rsid w:val="7DB46E94"/>
    <w:rsid w:val="7DB525D0"/>
    <w:rsid w:val="7DCC6797"/>
    <w:rsid w:val="7DDD4ECC"/>
    <w:rsid w:val="7DF12071"/>
    <w:rsid w:val="7DF571CB"/>
    <w:rsid w:val="7DF651F8"/>
    <w:rsid w:val="7DFF528D"/>
    <w:rsid w:val="7E057183"/>
    <w:rsid w:val="7E0A3CEF"/>
    <w:rsid w:val="7E0C401D"/>
    <w:rsid w:val="7E0E3257"/>
    <w:rsid w:val="7E127553"/>
    <w:rsid w:val="7E1458FF"/>
    <w:rsid w:val="7E17455F"/>
    <w:rsid w:val="7E1B5C31"/>
    <w:rsid w:val="7E1E19F1"/>
    <w:rsid w:val="7E2B70B0"/>
    <w:rsid w:val="7E2F335B"/>
    <w:rsid w:val="7E456A57"/>
    <w:rsid w:val="7E580BC8"/>
    <w:rsid w:val="7E5A624D"/>
    <w:rsid w:val="7E5A755D"/>
    <w:rsid w:val="7E5D41E2"/>
    <w:rsid w:val="7E6E338D"/>
    <w:rsid w:val="7E7E77BB"/>
    <w:rsid w:val="7E8C0FAF"/>
    <w:rsid w:val="7E902799"/>
    <w:rsid w:val="7E95301D"/>
    <w:rsid w:val="7E9B4A3E"/>
    <w:rsid w:val="7EAF185E"/>
    <w:rsid w:val="7EB53044"/>
    <w:rsid w:val="7EBD25C7"/>
    <w:rsid w:val="7ECB706E"/>
    <w:rsid w:val="7EEC02CD"/>
    <w:rsid w:val="7EF057C7"/>
    <w:rsid w:val="7F015E08"/>
    <w:rsid w:val="7F153E24"/>
    <w:rsid w:val="7F154868"/>
    <w:rsid w:val="7F1C0BBE"/>
    <w:rsid w:val="7F230983"/>
    <w:rsid w:val="7F2B013D"/>
    <w:rsid w:val="7F326332"/>
    <w:rsid w:val="7F381A7F"/>
    <w:rsid w:val="7F3F2F6C"/>
    <w:rsid w:val="7F435855"/>
    <w:rsid w:val="7F4D0DA6"/>
    <w:rsid w:val="7F4D7D59"/>
    <w:rsid w:val="7F546CAE"/>
    <w:rsid w:val="7F594332"/>
    <w:rsid w:val="7F6D70BF"/>
    <w:rsid w:val="7F786C58"/>
    <w:rsid w:val="7F7956C3"/>
    <w:rsid w:val="7F7F3AE0"/>
    <w:rsid w:val="7F801822"/>
    <w:rsid w:val="7F844FBF"/>
    <w:rsid w:val="7F847082"/>
    <w:rsid w:val="7F855D3D"/>
    <w:rsid w:val="7F8A21B6"/>
    <w:rsid w:val="7F91057E"/>
    <w:rsid w:val="7FA800BD"/>
    <w:rsid w:val="7FA92680"/>
    <w:rsid w:val="7FAD6DCF"/>
    <w:rsid w:val="7FB359FE"/>
    <w:rsid w:val="7FB708C7"/>
    <w:rsid w:val="7FC3123A"/>
    <w:rsid w:val="7FD23335"/>
    <w:rsid w:val="7FE13ABC"/>
    <w:rsid w:val="7FE31DCE"/>
    <w:rsid w:val="7FE97677"/>
    <w:rsid w:val="7FF85C31"/>
    <w:rsid w:val="7FF877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8219E94E-6D38-4CB9-86EA-480CD9E71E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qFormat="1"/>
    <w:lsdException w:name="header" w:qFormat="1"/>
    <w:lsdException w:name="footer" w:qFormat="1"/>
    <w:lsdException w:name="caption" w:semiHidden="1" w:unhideWhenUsed="1" w:qFormat="1"/>
    <w:lsdException w:name="annotation reference" w:qFormat="1"/>
    <w:lsdException w:name="line number" w:qFormat="1"/>
    <w:lsdException w:name="Title" w:qFormat="1"/>
    <w:lsdException w:name="Default Paragraph Font" w:uiPriority="1" w:unhideWhenUsed="1"/>
    <w:lsdException w:name="Subtitle" w:qFormat="1"/>
    <w:lsdException w:name="Hyperlink" w:qFormat="1"/>
    <w:lsdException w:name="FollowedHyperlink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 w:qFormat="1"/>
    <w:lsdException w:name="Normal Table" w:semiHidden="1" w:uiPriority="99" w:unhideWhenUsed="1"/>
    <w:lsdException w:name="annotation subject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qFormat="1"/>
    <w:lsdException w:name="Table Grid" w:semiHidden="1" w:unhideWhenUsed="1" w:qFormat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1">
    <w:name w:val="heading 1"/>
    <w:basedOn w:val="a"/>
    <w:next w:val="a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next w:val="a"/>
    <w:semiHidden/>
    <w:unhideWhenUsed/>
    <w:qFormat/>
    <w:pPr>
      <w:spacing w:beforeAutospacing="1" w:afterAutospacing="1"/>
      <w:jc w:val="left"/>
      <w:outlineLvl w:val="2"/>
    </w:pPr>
    <w:rPr>
      <w:rFonts w:ascii="宋体" w:eastAsia="宋体" w:hAnsi="宋体" w:cs="Times New Roman" w:hint="eastAsia"/>
      <w:b/>
      <w:kern w:val="0"/>
      <w:sz w:val="27"/>
      <w:szCs w:val="27"/>
    </w:rPr>
  </w:style>
  <w:style w:type="paragraph" w:styleId="4">
    <w:name w:val="heading 4"/>
    <w:basedOn w:val="a"/>
    <w:next w:val="a"/>
    <w:unhideWhenUsed/>
    <w:qFormat/>
    <w:pPr>
      <w:spacing w:beforeAutospacing="1" w:afterAutospacing="1"/>
      <w:jc w:val="left"/>
      <w:outlineLvl w:val="3"/>
    </w:pPr>
    <w:rPr>
      <w:rFonts w:ascii="宋体" w:eastAsia="宋体" w:hAnsi="宋体" w:cs="Times New Roman" w:hint="eastAsia"/>
      <w:b/>
      <w:kern w:val="0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qFormat/>
    <w:pPr>
      <w:jc w:val="left"/>
    </w:pPr>
  </w:style>
  <w:style w:type="paragraph" w:styleId="a4">
    <w:name w:val="Balloon Text"/>
    <w:basedOn w:val="a"/>
    <w:link w:val="Char0"/>
    <w:qFormat/>
    <w:rPr>
      <w:sz w:val="18"/>
      <w:szCs w:val="18"/>
    </w:rPr>
  </w:style>
  <w:style w:type="paragraph" w:styleId="a5">
    <w:name w:val="footer"/>
    <w:basedOn w:val="a"/>
    <w:qFormat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styleId="a6">
    <w:name w:val="header"/>
    <w:basedOn w:val="a"/>
    <w:qFormat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sz w:val="18"/>
    </w:rPr>
  </w:style>
  <w:style w:type="paragraph" w:styleId="a7">
    <w:name w:val="Normal (Web)"/>
    <w:basedOn w:val="a"/>
    <w:uiPriority w:val="99"/>
    <w:unhideWhenUsed/>
    <w:qFormat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</w:rPr>
  </w:style>
  <w:style w:type="paragraph" w:styleId="a8">
    <w:name w:val="annotation subject"/>
    <w:basedOn w:val="a3"/>
    <w:next w:val="a3"/>
    <w:link w:val="Char1"/>
    <w:qFormat/>
    <w:rPr>
      <w:b/>
      <w:bCs/>
    </w:rPr>
  </w:style>
  <w:style w:type="table" w:styleId="a9">
    <w:name w:val="Table Grid"/>
    <w:basedOn w:val="a1"/>
    <w:qFormat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a">
    <w:name w:val="FollowedHyperlink"/>
    <w:basedOn w:val="a0"/>
    <w:qFormat/>
    <w:rPr>
      <w:color w:val="954F72" w:themeColor="followedHyperlink"/>
      <w:u w:val="single"/>
    </w:rPr>
  </w:style>
  <w:style w:type="character" w:styleId="ab">
    <w:name w:val="line number"/>
    <w:basedOn w:val="a0"/>
    <w:qFormat/>
  </w:style>
  <w:style w:type="character" w:styleId="ac">
    <w:name w:val="Hyperlink"/>
    <w:basedOn w:val="a0"/>
    <w:qFormat/>
    <w:rPr>
      <w:color w:val="0000FF"/>
      <w:u w:val="single"/>
    </w:rPr>
  </w:style>
  <w:style w:type="character" w:styleId="ad">
    <w:name w:val="annotation reference"/>
    <w:basedOn w:val="a0"/>
    <w:qFormat/>
    <w:rPr>
      <w:sz w:val="21"/>
      <w:szCs w:val="21"/>
    </w:rPr>
  </w:style>
  <w:style w:type="paragraph" w:customStyle="1" w:styleId="MDPI71References">
    <w:name w:val="MDPI_7.1_References"/>
    <w:basedOn w:val="MDPI62Acknowledgments"/>
    <w:qFormat/>
    <w:pPr>
      <w:numPr>
        <w:numId w:val="1"/>
      </w:numPr>
      <w:spacing w:before="0" w:line="260" w:lineRule="atLeast"/>
      <w:ind w:left="425" w:hanging="425"/>
    </w:pPr>
  </w:style>
  <w:style w:type="paragraph" w:customStyle="1" w:styleId="MDPI62Acknowledgments">
    <w:name w:val="MDPI_6.2_Acknowledgments"/>
    <w:qFormat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szCs w:val="22"/>
      <w:lang w:eastAsia="de-DE" w:bidi="en-US"/>
    </w:rPr>
  </w:style>
  <w:style w:type="paragraph" w:customStyle="1" w:styleId="MDPIheaderjournallogo">
    <w:name w:val="MDPI_header_journal_logo"/>
    <w:qFormat/>
    <w:pPr>
      <w:adjustRightInd w:val="0"/>
      <w:snapToGrid w:val="0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DPIfooterfirstpage">
    <w:name w:val="MDPI_footer_firstpage"/>
    <w:basedOn w:val="MDPIfooter"/>
    <w:qFormat/>
    <w:pPr>
      <w:tabs>
        <w:tab w:val="right" w:pos="8845"/>
      </w:tabs>
      <w:spacing w:line="160" w:lineRule="exact"/>
      <w:jc w:val="left"/>
    </w:pPr>
    <w:rPr>
      <w:sz w:val="16"/>
    </w:rPr>
  </w:style>
  <w:style w:type="paragraph" w:customStyle="1" w:styleId="MDPIfooter">
    <w:name w:val="MDPI_footer"/>
    <w:qFormat/>
    <w:pPr>
      <w:adjustRightInd w:val="0"/>
      <w:snapToGrid w:val="0"/>
      <w:spacing w:before="120"/>
      <w:jc w:val="center"/>
    </w:pPr>
    <w:rPr>
      <w:rFonts w:ascii="Palatino Linotype" w:eastAsia="Times New Roman" w:hAnsi="Palatino Linotype"/>
      <w:sz w:val="21"/>
      <w:szCs w:val="22"/>
      <w:lang w:eastAsia="de-DE"/>
    </w:rPr>
  </w:style>
  <w:style w:type="paragraph" w:customStyle="1" w:styleId="MDPI52figure">
    <w:name w:val="MDPI_5.2_figure"/>
    <w:qFormat/>
    <w:pPr>
      <w:jc w:val="center"/>
    </w:pPr>
    <w:rPr>
      <w:rFonts w:ascii="Palatino Linotype" w:eastAsia="Times New Roman" w:hAnsi="Palatino Linotype" w:cstheme="minorBidi"/>
      <w:snapToGrid w:val="0"/>
      <w:color w:val="000000"/>
      <w:sz w:val="24"/>
      <w:szCs w:val="22"/>
      <w:lang w:eastAsia="de-DE" w:bidi="en-US"/>
    </w:rPr>
  </w:style>
  <w:style w:type="paragraph" w:customStyle="1" w:styleId="MDPI42tablebody">
    <w:name w:val="MDPI_4.2_table_body"/>
    <w:qFormat/>
    <w:pPr>
      <w:adjustRightInd w:val="0"/>
      <w:snapToGrid w:val="0"/>
    </w:pPr>
    <w:rPr>
      <w:rFonts w:ascii="Palatino Linotype" w:eastAsia="Times New Roman" w:hAnsi="Palatino Linotype" w:cstheme="minorBidi"/>
      <w:snapToGrid w:val="0"/>
      <w:color w:val="000000"/>
      <w:sz w:val="21"/>
      <w:szCs w:val="22"/>
      <w:lang w:eastAsia="de-DE" w:bidi="en-US"/>
    </w:rPr>
  </w:style>
  <w:style w:type="table" w:customStyle="1" w:styleId="Mdeck5tablebodythreelines">
    <w:name w:val="M_deck_5_table_body_three_lines"/>
    <w:basedOn w:val="a1"/>
    <w:uiPriority w:val="99"/>
    <w:qFormat/>
    <w:pPr>
      <w:adjustRightInd w:val="0"/>
      <w:snapToGrid w:val="0"/>
      <w:spacing w:line="300" w:lineRule="exact"/>
      <w:jc w:val="center"/>
    </w:pPr>
    <w:rPr>
      <w:lang w:val="de-DE" w:eastAsia="de-DE"/>
    </w:rPr>
    <w:tblPr>
      <w:jc w:val="center"/>
      <w:tblInd w:w="0" w:type="dxa"/>
      <w:tblBorders>
        <w:bottom w:val="single" w:sz="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PI39equation">
    <w:name w:val="MDPI_3.9_equation"/>
    <w:basedOn w:val="MDPI31text"/>
    <w:qFormat/>
    <w:pPr>
      <w:spacing w:before="120" w:after="120"/>
      <w:ind w:left="709" w:firstLine="0"/>
      <w:jc w:val="center"/>
    </w:pPr>
  </w:style>
  <w:style w:type="paragraph" w:customStyle="1" w:styleId="MDPI31text">
    <w:name w:val="MDPI_3.1_text"/>
    <w:qFormat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 w:val="21"/>
      <w:szCs w:val="22"/>
      <w:lang w:eastAsia="de-DE" w:bidi="en-US"/>
    </w:rPr>
  </w:style>
  <w:style w:type="paragraph" w:customStyle="1" w:styleId="MDPI3aequationnumber">
    <w:name w:val="MDPI_3.a_equation_number"/>
    <w:basedOn w:val="MDPI31text"/>
    <w:qFormat/>
    <w:pPr>
      <w:spacing w:before="120" w:after="120" w:line="240" w:lineRule="auto"/>
      <w:ind w:firstLine="0"/>
      <w:jc w:val="right"/>
    </w:pPr>
  </w:style>
  <w:style w:type="character" w:customStyle="1" w:styleId="Char0">
    <w:name w:val="批注框文本 Char"/>
    <w:basedOn w:val="a0"/>
    <w:link w:val="a4"/>
    <w:qFormat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">
    <w:name w:val="批注文字 Char"/>
    <w:basedOn w:val="a0"/>
    <w:link w:val="a3"/>
    <w:qFormat/>
    <w:rPr>
      <w:rFonts w:asciiTheme="minorHAnsi" w:eastAsiaTheme="minorEastAsia" w:hAnsiTheme="minorHAnsi" w:cstheme="minorBidi"/>
      <w:kern w:val="2"/>
      <w:sz w:val="21"/>
      <w:szCs w:val="24"/>
    </w:rPr>
  </w:style>
  <w:style w:type="character" w:customStyle="1" w:styleId="Char1">
    <w:name w:val="批注主题 Char"/>
    <w:basedOn w:val="Char"/>
    <w:link w:val="a8"/>
    <w:qFormat/>
    <w:rPr>
      <w:rFonts w:asciiTheme="minorHAnsi" w:eastAsiaTheme="minorEastAsia" w:hAnsiTheme="minorHAnsi" w:cstheme="minorBidi"/>
      <w:b/>
      <w:bCs/>
      <w:kern w:val="2"/>
      <w:sz w:val="21"/>
      <w:szCs w:val="24"/>
    </w:rPr>
  </w:style>
  <w:style w:type="character" w:customStyle="1" w:styleId="UnresolvedMention">
    <w:name w:val="Unresolved Mention"/>
    <w:basedOn w:val="a0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a0"/>
    <w:qFormat/>
  </w:style>
  <w:style w:type="paragraph" w:customStyle="1" w:styleId="EndNoteBibliography">
    <w:name w:val="EndNote Bibliography"/>
    <w:basedOn w:val="a"/>
    <w:link w:val="EndNoteBibliography0"/>
    <w:qFormat/>
    <w:pPr>
      <w:widowControl/>
      <w:jc w:val="left"/>
    </w:pPr>
    <w:rPr>
      <w:rFonts w:ascii="Academy Engraved LET" w:eastAsia="MS PGothic" w:hAnsi="Academy Engraved LET" w:cs="MS PGothic"/>
      <w:kern w:val="0"/>
      <w:sz w:val="24"/>
      <w:lang w:eastAsia="ja-JP"/>
    </w:rPr>
  </w:style>
  <w:style w:type="character" w:customStyle="1" w:styleId="EndNoteBibliography0">
    <w:name w:val="EndNote Bibliography (文字)"/>
    <w:basedOn w:val="a0"/>
    <w:link w:val="EndNoteBibliography"/>
    <w:qFormat/>
    <w:rPr>
      <w:rFonts w:ascii="Academy Engraved LET" w:eastAsia="MS PGothic" w:hAnsi="Academy Engraved LET" w:cs="MS PGothic"/>
      <w:sz w:val="24"/>
      <w:szCs w:val="24"/>
    </w:rPr>
  </w:style>
  <w:style w:type="character" w:customStyle="1" w:styleId="docsum-authors">
    <w:name w:val="docsum-authors"/>
    <w:basedOn w:val="a0"/>
    <w:qFormat/>
  </w:style>
  <w:style w:type="character" w:customStyle="1" w:styleId="docsum-journal-citation">
    <w:name w:val="docsum-journal-citation"/>
    <w:basedOn w:val="a0"/>
    <w:qFormat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doi.org/10.3109/10715762.2012.689429" TargetMode="External"/><Relationship Id="rId21" Type="http://schemas.openxmlformats.org/officeDocument/2006/relationships/hyperlink" Target="https://doi.org/10.3390/antiox11020179" TargetMode="External"/><Relationship Id="rId42" Type="http://schemas.openxmlformats.org/officeDocument/2006/relationships/hyperlink" Target="https://doi.org/10.4103/1673-5374.317992" TargetMode="External"/><Relationship Id="rId47" Type="http://schemas.openxmlformats.org/officeDocument/2006/relationships/hyperlink" Target="https://doi.org/10.3233/jad-170991" TargetMode="External"/><Relationship Id="rId63" Type="http://schemas.openxmlformats.org/officeDocument/2006/relationships/hyperlink" Target="https://doi.org/10.1016/j.intimp.2015.07.034" TargetMode="External"/><Relationship Id="rId68" Type="http://schemas.openxmlformats.org/officeDocument/2006/relationships/hyperlink" Target="https://doi.org/10.1016/j.intimp.2019.01.022" TargetMode="External"/><Relationship Id="rId84" Type="http://schemas.openxmlformats.org/officeDocument/2006/relationships/hyperlink" Target="https://doi.org/10.1039/b207894e" TargetMode="External"/><Relationship Id="rId89" Type="http://schemas.openxmlformats.org/officeDocument/2006/relationships/hyperlink" Target="https://doi.org/10.1073/pnas.61.4.1177" TargetMode="External"/><Relationship Id="rId16" Type="http://schemas.openxmlformats.org/officeDocument/2006/relationships/hyperlink" Target="https://doi.org/10.1253/circj.CJ-17-0105" TargetMode="External"/><Relationship Id="rId11" Type="http://schemas.openxmlformats.org/officeDocument/2006/relationships/hyperlink" Target="https://doi.org/10.2183/pjab.89.16" TargetMode="External"/><Relationship Id="rId32" Type="http://schemas.openxmlformats.org/officeDocument/2006/relationships/hyperlink" Target="https://doi.org/10.1007/978-1-4614-7411-1_42" TargetMode="External"/><Relationship Id="rId37" Type="http://schemas.openxmlformats.org/officeDocument/2006/relationships/hyperlink" Target="https://doi.org/10.2174/1389450122666210319113136" TargetMode="External"/><Relationship Id="rId53" Type="http://schemas.openxmlformats.org/officeDocument/2006/relationships/hyperlink" Target="https://doi.org/10.1002/hbm.25271" TargetMode="External"/><Relationship Id="rId58" Type="http://schemas.openxmlformats.org/officeDocument/2006/relationships/hyperlink" Target="https://doi.org/10.3390/molecules25225474" TargetMode="External"/><Relationship Id="rId74" Type="http://schemas.openxmlformats.org/officeDocument/2006/relationships/hyperlink" Target="https://doi.org/10.1371/journal.pone.0176992" TargetMode="External"/><Relationship Id="rId79" Type="http://schemas.openxmlformats.org/officeDocument/2006/relationships/hyperlink" Target="https://doi.org/10.1089/ars.2004.6.967" TargetMode="External"/><Relationship Id="rId102" Type="http://schemas.openxmlformats.org/officeDocument/2006/relationships/theme" Target="theme/theme1.xml"/><Relationship Id="rId5" Type="http://schemas.openxmlformats.org/officeDocument/2006/relationships/webSettings" Target="webSettings.xml"/><Relationship Id="rId90" Type="http://schemas.openxmlformats.org/officeDocument/2006/relationships/hyperlink" Target="https://doi.org/10.1074/jbc.M100103200" TargetMode="External"/><Relationship Id="rId95" Type="http://schemas.openxmlformats.org/officeDocument/2006/relationships/header" Target="header1.xml"/><Relationship Id="rId22" Type="http://schemas.openxmlformats.org/officeDocument/2006/relationships/hyperlink" Target="https://doi.org/10.1001/jama.297.8.842" TargetMode="External"/><Relationship Id="rId27" Type="http://schemas.openxmlformats.org/officeDocument/2006/relationships/hyperlink" Target="https://doi.org/10.1371/journal.pone.0173645" TargetMode="External"/><Relationship Id="rId43" Type="http://schemas.openxmlformats.org/officeDocument/2006/relationships/hyperlink" Target="https://doi.org/10.2174/1567205014666171106145017" TargetMode="External"/><Relationship Id="rId48" Type="http://schemas.openxmlformats.org/officeDocument/2006/relationships/hyperlink" Target="https://doi.org/10.1016/j.jstrokecerebrovasdis.2017.06.012" TargetMode="External"/><Relationship Id="rId64" Type="http://schemas.openxmlformats.org/officeDocument/2006/relationships/hyperlink" Target="https://doi.org/10.1016/j.toxlet.2015.08.010" TargetMode="External"/><Relationship Id="rId69" Type="http://schemas.openxmlformats.org/officeDocument/2006/relationships/hyperlink" Target="https://doi.org/10.1002/jbt.22467" TargetMode="External"/><Relationship Id="rId80" Type="http://schemas.openxmlformats.org/officeDocument/2006/relationships/hyperlink" Target="https://doi.org/10.1016/j.jhazmat.2020.124191" TargetMode="External"/><Relationship Id="rId85" Type="http://schemas.openxmlformats.org/officeDocument/2006/relationships/hyperlink" Target="https://doi.org/10.1007/s007750100278" TargetMode="External"/><Relationship Id="rId12" Type="http://schemas.openxmlformats.org/officeDocument/2006/relationships/hyperlink" Target="https://doi.org/10.3389/fmicb.2016.00099" TargetMode="External"/><Relationship Id="rId17" Type="http://schemas.openxmlformats.org/officeDocument/2006/relationships/hyperlink" Target="https://doi.org/10.1071/fp17301" TargetMode="External"/><Relationship Id="rId25" Type="http://schemas.openxmlformats.org/officeDocument/2006/relationships/hyperlink" Target="https://doi.org/10.12659/msm.882513" TargetMode="External"/><Relationship Id="rId33" Type="http://schemas.openxmlformats.org/officeDocument/2006/relationships/hyperlink" Target="https://doi.org/10.1371/journal.pone.0130687" TargetMode="External"/><Relationship Id="rId38" Type="http://schemas.openxmlformats.org/officeDocument/2006/relationships/hyperlink" Target="https://doi.org/10.1038/npp.2008.95" TargetMode="External"/><Relationship Id="rId46" Type="http://schemas.openxmlformats.org/officeDocument/2006/relationships/hyperlink" Target="https://doi.org/10.1177/1533317510385808" TargetMode="External"/><Relationship Id="rId59" Type="http://schemas.openxmlformats.org/officeDocument/2006/relationships/hyperlink" Target="https://doi.org/10.3390/molecules26165001" TargetMode="External"/><Relationship Id="rId67" Type="http://schemas.openxmlformats.org/officeDocument/2006/relationships/hyperlink" Target="https://doi.org/10.1007/s10753-018-0915-3" TargetMode="External"/><Relationship Id="rId20" Type="http://schemas.openxmlformats.org/officeDocument/2006/relationships/hyperlink" Target="https://doi.org/10.1159/000047804" TargetMode="External"/><Relationship Id="rId41" Type="http://schemas.openxmlformats.org/officeDocument/2006/relationships/hyperlink" Target="https://doi.org/10.1186/s12931-021-01740-w" TargetMode="External"/><Relationship Id="rId54" Type="http://schemas.openxmlformats.org/officeDocument/2006/relationships/hyperlink" Target="https://doi.org/10.1128/mcb.00099-20" TargetMode="External"/><Relationship Id="rId62" Type="http://schemas.openxmlformats.org/officeDocument/2006/relationships/hyperlink" Target="https://doi.org/10.1016/j.freeradbiomed.2013.08.004" TargetMode="External"/><Relationship Id="rId70" Type="http://schemas.openxmlformats.org/officeDocument/2006/relationships/hyperlink" Target="https://doi.org/10.1007/s00011-020-01347-9" TargetMode="External"/><Relationship Id="rId75" Type="http://schemas.openxmlformats.org/officeDocument/2006/relationships/hyperlink" Target="https://doi.org/10.1007/s10557-012-6381-5" TargetMode="External"/><Relationship Id="rId83" Type="http://schemas.openxmlformats.org/officeDocument/2006/relationships/hyperlink" Target="https://doi.org/10.1016/j.bmc.2010.07.018" TargetMode="External"/><Relationship Id="rId88" Type="http://schemas.openxmlformats.org/officeDocument/2006/relationships/hyperlink" Target="https://doi.org/10.1006/bbrc.1993.1652" TargetMode="External"/><Relationship Id="rId91" Type="http://schemas.openxmlformats.org/officeDocument/2006/relationships/hyperlink" Target="https://doi.org/10.1002/jcb.21659" TargetMode="External"/><Relationship Id="rId9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doi.org/10.2174/138161282705210211144515" TargetMode="External"/><Relationship Id="rId23" Type="http://schemas.openxmlformats.org/officeDocument/2006/relationships/hyperlink" Target="https://doi.org/10.1074/jbc.M209264200" TargetMode="External"/><Relationship Id="rId28" Type="http://schemas.openxmlformats.org/officeDocument/2006/relationships/hyperlink" Target="https://doi.org/10.1038/s41598-018-26335-2" TargetMode="External"/><Relationship Id="rId36" Type="http://schemas.openxmlformats.org/officeDocument/2006/relationships/hyperlink" Target="https://doi.org/10.1016/j.jns.2012.05.030" TargetMode="External"/><Relationship Id="rId49" Type="http://schemas.openxmlformats.org/officeDocument/2006/relationships/hyperlink" Target="https://doi.org/10.3390/ijerph19041992" TargetMode="External"/><Relationship Id="rId57" Type="http://schemas.openxmlformats.org/officeDocument/2006/relationships/hyperlink" Target="https://doi.org/10.3390/cancers13010046" TargetMode="External"/><Relationship Id="rId10" Type="http://schemas.openxmlformats.org/officeDocument/2006/relationships/image" Target="media/image2.emf"/><Relationship Id="rId31" Type="http://schemas.openxmlformats.org/officeDocument/2006/relationships/hyperlink" Target="https://doi.org/10.1007/978-1-4614-1566-4_36" TargetMode="External"/><Relationship Id="rId44" Type="http://schemas.openxmlformats.org/officeDocument/2006/relationships/hyperlink" Target="https://doi.org/10.1146/annurev.clinpsy.032408.153625" TargetMode="External"/><Relationship Id="rId52" Type="http://schemas.openxmlformats.org/officeDocument/2006/relationships/hyperlink" Target="https://doi.org/10.3233/jad-191125" TargetMode="External"/><Relationship Id="rId60" Type="http://schemas.openxmlformats.org/officeDocument/2006/relationships/hyperlink" Target="https://doi.org/10.1155/2021/6635460" TargetMode="External"/><Relationship Id="rId65" Type="http://schemas.openxmlformats.org/officeDocument/2006/relationships/hyperlink" Target="https://doi.org/10.1155/2016/5679040" TargetMode="External"/><Relationship Id="rId73" Type="http://schemas.openxmlformats.org/officeDocument/2006/relationships/hyperlink" Target="https://doi.org/10.3390/vetsci9110621" TargetMode="External"/><Relationship Id="rId78" Type="http://schemas.openxmlformats.org/officeDocument/2006/relationships/hyperlink" Target="https://doi.org/10.1007/s12325-008-0094-y" TargetMode="External"/><Relationship Id="rId81" Type="http://schemas.openxmlformats.org/officeDocument/2006/relationships/hyperlink" Target="https://doi.org/10.3109/10715769609149059" TargetMode="External"/><Relationship Id="rId86" Type="http://schemas.openxmlformats.org/officeDocument/2006/relationships/hyperlink" Target="https://doi.org/10.1124/mol.53.4.795" TargetMode="External"/><Relationship Id="rId94" Type="http://schemas.openxmlformats.org/officeDocument/2006/relationships/hyperlink" Target="https://doi.org/10.1016/j.tem.2019.08.007" TargetMode="External"/><Relationship Id="rId99" Type="http://schemas.openxmlformats.org/officeDocument/2006/relationships/header" Target="header3.xml"/><Relationship Id="rId10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3" Type="http://schemas.openxmlformats.org/officeDocument/2006/relationships/hyperlink" Target="https://doi.org/10.1038/nm1577" TargetMode="External"/><Relationship Id="rId18" Type="http://schemas.openxmlformats.org/officeDocument/2006/relationships/hyperlink" Target="https://doi.org/10.1113/jphysiol.2003.049478" TargetMode="External"/><Relationship Id="rId39" Type="http://schemas.openxmlformats.org/officeDocument/2006/relationships/hyperlink" Target="https://doi.org/10.1016/j.brainres.2010.02.046" TargetMode="External"/><Relationship Id="rId34" Type="http://schemas.openxmlformats.org/officeDocument/2006/relationships/hyperlink" Target="https://doi.org/10.1038/nm0607-673" TargetMode="External"/><Relationship Id="rId50" Type="http://schemas.openxmlformats.org/officeDocument/2006/relationships/hyperlink" Target="https://doi.org/10.3390/ijms23126591" TargetMode="External"/><Relationship Id="rId55" Type="http://schemas.openxmlformats.org/officeDocument/2006/relationships/hyperlink" Target="https://doi.org/10.1016/j.bbamcr.2018.02.010" TargetMode="External"/><Relationship Id="rId76" Type="http://schemas.openxmlformats.org/officeDocument/2006/relationships/hyperlink" Target="https://doi.org/10.3892/mmr.2019.10795" TargetMode="External"/><Relationship Id="rId97" Type="http://schemas.openxmlformats.org/officeDocument/2006/relationships/footer" Target="footer1.xml"/><Relationship Id="rId7" Type="http://schemas.openxmlformats.org/officeDocument/2006/relationships/endnotes" Target="endnotes.xml"/><Relationship Id="rId71" Type="http://schemas.openxmlformats.org/officeDocument/2006/relationships/hyperlink" Target="https://doi.org/10.1016/j.intimp.2020.106585" TargetMode="External"/><Relationship Id="rId92" Type="http://schemas.openxmlformats.org/officeDocument/2006/relationships/hyperlink" Target="https://doi.org/10.1016/j.bcp.2020.113900" TargetMode="External"/><Relationship Id="rId2" Type="http://schemas.openxmlformats.org/officeDocument/2006/relationships/numbering" Target="numbering.xml"/><Relationship Id="rId29" Type="http://schemas.openxmlformats.org/officeDocument/2006/relationships/hyperlink" Target="https://doi.org/10.1167/iovs.09-4089" TargetMode="External"/><Relationship Id="rId24" Type="http://schemas.openxmlformats.org/officeDocument/2006/relationships/hyperlink" Target="https://doi.org/10.1016/j.neures.2005.08.002" TargetMode="External"/><Relationship Id="rId40" Type="http://schemas.openxmlformats.org/officeDocument/2006/relationships/hyperlink" Target="https://doi.org/10.4103/2045-9912.248270" TargetMode="External"/><Relationship Id="rId45" Type="http://schemas.openxmlformats.org/officeDocument/2006/relationships/hyperlink" Target="https://doi.org/10.1007/s12035-018-1237-z" TargetMode="External"/><Relationship Id="rId66" Type="http://schemas.openxmlformats.org/officeDocument/2006/relationships/hyperlink" Target="https://doi.org/10.1007/s10753-016-0440-1" TargetMode="External"/><Relationship Id="rId87" Type="http://schemas.openxmlformats.org/officeDocument/2006/relationships/hyperlink" Target="https://doi.org/10.1007/s00280-006-0186-9" TargetMode="External"/><Relationship Id="rId61" Type="http://schemas.openxmlformats.org/officeDocument/2006/relationships/hyperlink" Target="https://doi.org/10.1152/ajplung.00164.2012" TargetMode="External"/><Relationship Id="rId82" Type="http://schemas.openxmlformats.org/officeDocument/2006/relationships/hyperlink" Target="https://doi.org/10.1016/j.ymgme.2019.01.006" TargetMode="External"/><Relationship Id="rId19" Type="http://schemas.openxmlformats.org/officeDocument/2006/relationships/hyperlink" Target="https://doi.org/10.1021/jf062584f" TargetMode="External"/><Relationship Id="rId14" Type="http://schemas.openxmlformats.org/officeDocument/2006/relationships/hyperlink" Target="https://doi.org/10.1016/j.pharmthera.2014.04.006" TargetMode="External"/><Relationship Id="rId30" Type="http://schemas.openxmlformats.org/officeDocument/2006/relationships/hyperlink" Target="https://doi.org/10.1038/srep31190" TargetMode="External"/><Relationship Id="rId35" Type="http://schemas.openxmlformats.org/officeDocument/2006/relationships/hyperlink" Target="https://doi.org/10.3390/antiox9040313" TargetMode="External"/><Relationship Id="rId56" Type="http://schemas.openxmlformats.org/officeDocument/2006/relationships/hyperlink" Target="https://doi.org/10.1146/annurev-pharmtox-011112-140320" TargetMode="External"/><Relationship Id="rId77" Type="http://schemas.openxmlformats.org/officeDocument/2006/relationships/hyperlink" Target="https://doi.org/10.1152/ajpheart.00272.2006" TargetMode="External"/><Relationship Id="rId100" Type="http://schemas.openxmlformats.org/officeDocument/2006/relationships/footer" Target="footer3.xml"/><Relationship Id="rId8" Type="http://schemas.openxmlformats.org/officeDocument/2006/relationships/hyperlink" Target="https://creativecommons.org/licenses/by/4.0/" TargetMode="External"/><Relationship Id="rId51" Type="http://schemas.openxmlformats.org/officeDocument/2006/relationships/hyperlink" Target="https://doi.org/10.1097/cce.0000000000000543" TargetMode="External"/><Relationship Id="rId72" Type="http://schemas.openxmlformats.org/officeDocument/2006/relationships/hyperlink" Target="https://doi.org/10.1016/j.neuroscience.2021.12.024" TargetMode="External"/><Relationship Id="rId93" Type="http://schemas.openxmlformats.org/officeDocument/2006/relationships/hyperlink" Target="https://doi.org/10.1016/j.arr.2007.08.007" TargetMode="External"/><Relationship Id="rId98" Type="http://schemas.openxmlformats.org/officeDocument/2006/relationships/footer" Target="footer2.xml"/><Relationship Id="rId3" Type="http://schemas.openxmlformats.org/officeDocument/2006/relationships/styles" Target="styles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8</TotalTime>
  <Pages>12</Pages>
  <Words>6652</Words>
  <Characters>40850</Characters>
  <Application>Microsoft Office Word</Application>
  <DocSecurity>0</DocSecurity>
  <Lines>618</Lines>
  <Paragraphs>227</Paragraphs>
  <ScaleCrop>false</ScaleCrop>
  <Company/>
  <LinksUpToDate>false</LinksUpToDate>
  <CharactersWithSpaces>472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</dc:creator>
  <cp:lastModifiedBy>Admin</cp:lastModifiedBy>
  <cp:revision>7</cp:revision>
  <dcterms:created xsi:type="dcterms:W3CDTF">2023-03-04T08:36:00Z</dcterms:created>
  <dcterms:modified xsi:type="dcterms:W3CDTF">2023-03-06T0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CV">
    <vt:lpwstr>5F5725EA7AE64736B48A9B5D1B26B037</vt:lpwstr>
  </property>
  <property fmtid="{D5CDD505-2E9C-101B-9397-08002B2CF9AE}" pid="3" name="KSOProductBuildVer">
    <vt:lpwstr>2052-11.1.0.12980</vt:lpwstr>
  </property>
  <property fmtid="{D5CDD505-2E9C-101B-9397-08002B2CF9AE}" pid="4" name="GrammarlyDocumentId">
    <vt:lpwstr>5456ac923ee5b8bbd5777847733ff727be32d2b42f67f754e3f0a6c8777b9866</vt:lpwstr>
  </property>
</Properties>
</file>